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5ABCEB74" w:rsidR="003447F2" w:rsidRDefault="003447F2" w:rsidP="000F5857">
      <w:pPr>
        <w:spacing w:after="0" w:line="240" w:lineRule="auto"/>
      </w:pPr>
      <w:r w:rsidRPr="00A24D49">
        <w:rPr>
          <w:i/>
        </w:rPr>
        <w:t>Name</w:t>
      </w:r>
      <w:r>
        <w:t xml:space="preserve">: David </w:t>
      </w:r>
      <w:ins w:id="1" w:author="David Jenkins" w:date="2020-12-14T14:34:00Z">
        <w:r w:rsidR="00897400">
          <w:t xml:space="preserve">A </w:t>
        </w:r>
      </w:ins>
      <w:r>
        <w:t>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54066F90"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 xml:space="preserve">We present a definition of Patient Safety Informatics that was informed by the workshop and existing literature, discuss the challenges identified in the workshop, and present recommendations to address the patient-safety concerns posed </w:t>
      </w:r>
      <w:ins w:id="2" w:author="Jonathan Benn" w:date="2020-12-18T11:45:00Z">
        <w:r w:rsidR="00CE0C51">
          <w:t xml:space="preserve">by </w:t>
        </w:r>
      </w:ins>
      <w:r>
        <w:t>them. A</w:t>
      </w:r>
      <w:r w:rsidRPr="009B5424">
        <w:t xml:space="preserve"> key implication of considering the challenges and op</w:t>
      </w:r>
      <w:r>
        <w:t xml:space="preserve">portunities for Patient Safety Informatics </w:t>
      </w:r>
      <w:ins w:id="3" w:author="Jonathan Benn" w:date="2020-12-18T11:46:00Z">
        <w:r w:rsidR="00CE0C51">
          <w:t>i</w:t>
        </w:r>
      </w:ins>
      <w:del w:id="4" w:author="Jonathan Benn" w:date="2020-12-18T11:46:00Z">
        <w:r w:rsidDel="00CE0C51">
          <w:delText>wa</w:delText>
        </w:r>
      </w:del>
      <w:r w:rsidRPr="009B5424">
        <w:t>s the interdisciplinary contribution required to study digital health technologies within their embedded context</w:t>
      </w:r>
      <w:r>
        <w:t>. The principles underlying our recommendations are th</w:t>
      </w:r>
      <w:ins w:id="5" w:author="Jonathan Benn" w:date="2020-12-18T11:46:00Z">
        <w:r w:rsidR="00CE0C51">
          <w:t>ose</w:t>
        </w:r>
      </w:ins>
      <w:del w:id="6" w:author="Jonathan Benn" w:date="2020-12-18T11:46:00Z">
        <w:r w:rsidDel="00CE0C51">
          <w:delText>at</w:delText>
        </w:r>
      </w:del>
      <w:r>
        <w:t xml:space="preserve"> of </w:t>
      </w:r>
      <w:commentRangeStart w:id="7"/>
      <w:r>
        <w:t xml:space="preserve">prospective action </w:t>
      </w:r>
      <w:commentRangeEnd w:id="7"/>
      <w:r w:rsidR="00CE0C51">
        <w:rPr>
          <w:rStyle w:val="CommentReference"/>
        </w:rPr>
        <w:commentReference w:id="7"/>
      </w:r>
      <w:r>
        <w:t xml:space="preserve">and a systems perspective that relates the social, technical and regulatory </w:t>
      </w:r>
      <w:commentRangeStart w:id="8"/>
      <w:r>
        <w:t>facets</w:t>
      </w:r>
      <w:commentRangeEnd w:id="8"/>
      <w:r w:rsidR="00CE0C51">
        <w:rPr>
          <w:rStyle w:val="CommentReference"/>
        </w:rPr>
        <w:commentReference w:id="8"/>
      </w:r>
      <w:ins w:id="9" w:author="Jonathan Benn" w:date="2020-12-18T11:51:00Z">
        <w:r w:rsidR="00CE0C51">
          <w:t xml:space="preserve"> underpinning </w:t>
        </w:r>
      </w:ins>
      <w:ins w:id="10" w:author="Jonathan Benn" w:date="2020-12-18T11:53:00Z">
        <w:r w:rsidR="00CA79D9">
          <w:t xml:space="preserve">patient </w:t>
        </w:r>
      </w:ins>
      <w:ins w:id="11" w:author="Jonathan Benn" w:date="2020-12-18T11:51:00Z">
        <w:r w:rsidR="00CE0C51">
          <w:t>safety informatics theory and practice</w:t>
        </w:r>
      </w:ins>
      <w:r>
        <w:t>.</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70C5A2E9"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w:t>
      </w:r>
      <w:del w:id="12" w:author="Jonathan Benn" w:date="2020-12-18T11:54:00Z">
        <w:r w:rsidDel="00CA79D9">
          <w:delText xml:space="preserve">occurring and </w:delText>
        </w:r>
      </w:del>
      <w:r>
        <w:t>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67152D3C" w14:textId="77777777" w:rsidR="00CA79D9" w:rsidRDefault="00CA79D9" w:rsidP="000F5857">
      <w:pPr>
        <w:spacing w:after="0" w:line="240" w:lineRule="auto"/>
        <w:rPr>
          <w:ins w:id="13" w:author="Jonathan Benn" w:date="2020-12-18T11:55:00Z"/>
        </w:rPr>
      </w:pPr>
    </w:p>
    <w:p w14:paraId="7412E592" w14:textId="726A2C2B"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recommendations to address the patient-safety concerns posed</w:t>
      </w:r>
      <w:ins w:id="14" w:author="Jonathan Benn" w:date="2020-12-18T11:55:00Z">
        <w:r w:rsidR="00CA79D9">
          <w:t xml:space="preserve"> by</w:t>
        </w:r>
      </w:ins>
      <w:r w:rsidR="003A1A36">
        <w:t xml:space="preserve">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lastRenderedPageBreak/>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F40E20">
      <w:pPr>
        <w:pStyle w:val="Heading2"/>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w:t>
      </w:r>
      <w:del w:id="15" w:author="Jonathan Benn" w:date="2020-12-18T11:55:00Z">
        <w:r w:rsidR="00905E65" w:rsidDel="00CA79D9">
          <w:delText>also</w:delText>
        </w:r>
        <w:r w:rsidR="00C361D0" w:rsidDel="00CA79D9">
          <w:delText xml:space="preserve"> </w:delText>
        </w:r>
      </w:del>
      <w:r w:rsidR="00C361D0">
        <w:t>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2F304458" w:rsidR="0055697B" w:rsidRDefault="00031A62" w:rsidP="000F5857">
      <w:pPr>
        <w:spacing w:after="0" w:line="240" w:lineRule="auto"/>
      </w:pPr>
      <w:r>
        <w:t>Markus</w:t>
      </w:r>
      <w:r w:rsidR="0055697B">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55697B">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 xml:space="preserve">tion </w:t>
      </w:r>
      <w:commentRangeStart w:id="16"/>
      <w:r w:rsidR="00393EAA">
        <w:t>(t</w:t>
      </w:r>
      <w:r w:rsidR="0055697B">
        <w:t xml:space="preserve">able </w:t>
      </w:r>
      <w:r w:rsidR="00342372">
        <w:t>1</w:t>
      </w:r>
      <w:r w:rsidR="0055697B">
        <w:t xml:space="preserve">). </w:t>
      </w:r>
      <w:commentRangeEnd w:id="16"/>
      <w:r w:rsidR="0088686D">
        <w:rPr>
          <w:rStyle w:val="CommentReference"/>
        </w:rPr>
        <w:commentReference w:id="16"/>
      </w:r>
      <w:r w:rsidR="006A6EEC" w:rsidRPr="006A6EEC">
        <w:rPr>
          <w:i/>
        </w:rPr>
        <w:t>T</w:t>
      </w:r>
      <w:r w:rsidR="0055697B" w:rsidRPr="00326C13">
        <w:rPr>
          <w:i/>
        </w:rPr>
        <w:t>echnochange</w:t>
      </w:r>
      <w:r w:rsidR="0055697B">
        <w:t xml:space="preserve"> refers to </w:t>
      </w:r>
      <w:r w:rsidR="006A6EEC">
        <w:t xml:space="preserve">the </w:t>
      </w:r>
      <w:proofErr w:type="gramStart"/>
      <w:r w:rsidR="006A6EEC">
        <w:t>highest-risk</w:t>
      </w:r>
      <w:proofErr w:type="gramEnd"/>
      <w:r w:rsidR="006A6EEC">
        <w:t xml:space="preserve">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6D003E">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1&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808AAC5"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6D003E">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2&lt;/sup&gt;"},"properties":{"noteIndex":0},"schema":"https://github.com/citation-style-language/schema/raw/master/csl-citation.json"}</w:instrText>
      </w:r>
      <w:r w:rsidR="00FF68E7">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D003E">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3&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D003E">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5&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6D003E">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6&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6D003E">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7&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F40E20">
      <w:pPr>
        <w:pStyle w:val="Heading2"/>
      </w:pPr>
      <w:r>
        <w:t xml:space="preserve">Toward a definition of </w:t>
      </w:r>
      <w:r w:rsidR="0033179C">
        <w:t>Patient Safety Informatics</w:t>
      </w:r>
    </w:p>
    <w:p w14:paraId="20724731" w14:textId="4DAF1149" w:rsidR="00283DCD" w:rsidRDefault="00CC0AED" w:rsidP="000F5857">
      <w:pPr>
        <w:spacing w:after="0" w:line="240" w:lineRule="auto"/>
        <w:rPr>
          <w:ins w:id="17" w:author="Jonathan Benn" w:date="2020-12-18T12:08:00Z"/>
        </w:rPr>
      </w:pPr>
      <w:r>
        <w:t>We propose Patient Safety Informatics to be the study of patient-safety-related information in healthcare systems. T</w:t>
      </w:r>
      <w:r w:rsidR="00211F45">
        <w:t xml:space="preserve">his definition is based on a synthesis of the </w:t>
      </w:r>
      <w:proofErr w:type="gramStart"/>
      <w:r w:rsidR="00211F45">
        <w:t>aforementioned literature</w:t>
      </w:r>
      <w:proofErr w:type="gramEnd"/>
      <w:r w:rsidR="00211F45">
        <w:t xml:space="preserve"> of patient safety</w:t>
      </w:r>
      <w:r w:rsidR="00283DCD">
        <w:t>, existing literature on safety informatics, and our clinical, professional and academic experience</w:t>
      </w:r>
      <w:r w:rsidR="00083EF7">
        <w:t xml:space="preserve"> </w:t>
      </w:r>
      <w:commentRangeStart w:id="18"/>
      <w:r w:rsidR="00083EF7">
        <w:t>(Figure 1)</w:t>
      </w:r>
      <w:r w:rsidR="00283DCD">
        <w:t>.</w:t>
      </w:r>
      <w:commentRangeEnd w:id="18"/>
      <w:r w:rsidR="009F128F">
        <w:rPr>
          <w:rStyle w:val="CommentReference"/>
        </w:rPr>
        <w:commentReference w:id="18"/>
      </w:r>
    </w:p>
    <w:p w14:paraId="50370E83" w14:textId="6B348E21" w:rsidR="009F128F" w:rsidRDefault="009F128F" w:rsidP="000F5857">
      <w:pPr>
        <w:spacing w:after="0" w:line="240" w:lineRule="auto"/>
        <w:rPr>
          <w:ins w:id="19" w:author="Jonathan Benn" w:date="2020-12-18T12:08:00Z"/>
        </w:rPr>
      </w:pPr>
    </w:p>
    <w:p w14:paraId="5A3D8052" w14:textId="2E4E56CE" w:rsidR="009F128F" w:rsidRDefault="009F128F" w:rsidP="000F5857">
      <w:pPr>
        <w:spacing w:after="0" w:line="240" w:lineRule="auto"/>
        <w:rPr>
          <w:ins w:id="20" w:author="Jonathan Benn" w:date="2020-12-18T12:08:00Z"/>
        </w:rPr>
      </w:pPr>
      <w:ins w:id="21" w:author="Jonathan Benn" w:date="2020-12-18T12:08:00Z">
        <w:r>
          <w:t>[Insert fig 1 here]</w:t>
        </w:r>
      </w:ins>
    </w:p>
    <w:p w14:paraId="7463F991" w14:textId="77777777" w:rsidR="009F128F" w:rsidRDefault="009F128F" w:rsidP="000F5857">
      <w:pPr>
        <w:spacing w:after="0" w:line="240" w:lineRule="auto"/>
      </w:pPr>
    </w:p>
    <w:p w14:paraId="718C9AD8" w14:textId="3362DD9C"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6D003E">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8&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 xml:space="preserve">and </w:t>
      </w:r>
      <w:ins w:id="22" w:author="Jonathan Benn" w:date="2020-12-18T12:18:00Z">
        <w:r w:rsidR="000B0ED5">
          <w:t>i</w:t>
        </w:r>
      </w:ins>
      <w:del w:id="23" w:author="Jonathan Benn" w:date="2020-12-18T12:18:00Z">
        <w:r w:rsidR="00713797" w:rsidRPr="00217673" w:rsidDel="000B0ED5">
          <w:delText>a</w:delText>
        </w:r>
      </w:del>
      <w:r w:rsidR="00713797" w:rsidRPr="00217673">
        <w:t xml:space="preserve">s a reflection of </w:t>
      </w:r>
      <w:commentRangeStart w:id="24"/>
      <w:r w:rsidR="00713797" w:rsidRPr="00217673">
        <w:t>safety culture</w:t>
      </w:r>
      <w:commentRangeEnd w:id="24"/>
      <w:r w:rsidR="000B0ED5">
        <w:rPr>
          <w:rStyle w:val="CommentReference"/>
        </w:rPr>
        <w:commentReference w:id="24"/>
      </w:r>
      <w:r w:rsidR="00713797">
        <w:t>.</w:t>
      </w:r>
      <w:r w:rsidR="00713797">
        <w:fldChar w:fldCharType="begin" w:fldLock="1"/>
      </w:r>
      <w:r w:rsidR="006D003E">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w:t>
      </w:r>
      <w:r>
        <w:lastRenderedPageBreak/>
        <w:t xml:space="preserve">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6D003E">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30&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rsidR="006D003E">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1,32&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6D00EB5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6D003E">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3&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0F76B300" w:rsidR="00713797" w:rsidRDefault="0031724A" w:rsidP="000F5857">
      <w:pPr>
        <w:spacing w:after="0" w:line="240" w:lineRule="auto"/>
      </w:pPr>
      <w:commentRangeStart w:id="25"/>
      <w:r>
        <w:t>The consideration of healthcare information systems is central to our proposed definition of Patient Safety Informatics</w:t>
      </w:r>
      <w:commentRangeEnd w:id="25"/>
      <w:r w:rsidR="000B0ED5">
        <w:rPr>
          <w:rStyle w:val="CommentReference"/>
        </w:rPr>
        <w:commentReference w:id="25"/>
      </w:r>
      <w:r>
        <w:t xml:space="preserve">.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6D003E">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5&lt;/sup&gt;"},"properties":{"noteIndex":0},"schema":"https://github.com/citation-style-language/schema/raw/master/csl-citation.json"}</w:instrText>
      </w:r>
      <w:r w:rsidR="00195399">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F40E20">
      <w:pPr>
        <w:pStyle w:val="Heading2"/>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4F3A0B77"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xml:space="preserve">.  Considerable work has been undertaken to develop “systems” approaches to understand adverse events, </w:t>
      </w:r>
      <w:commentRangeStart w:id="26"/>
      <w:r w:rsidR="0019681D">
        <w:t>for example</w:t>
      </w:r>
      <w:commentRangeEnd w:id="26"/>
      <w:r w:rsidR="009C6E8B">
        <w:rPr>
          <w:rStyle w:val="CommentReference"/>
        </w:rPr>
        <w:commentReference w:id="26"/>
      </w:r>
      <w:r w:rsidR="0019681D">
        <w:t>.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r w:rsidR="00BF12B0" w:rsidRPr="006D003E">
        <w:t>y evidence that are used to justify why a system or a service i</w:t>
      </w:r>
      <w:r w:rsidR="009A3B2E" w:rsidRPr="006D003E">
        <w:t>s</w:t>
      </w:r>
      <w:r w:rsidR="00BF12B0" w:rsidRPr="006D003E">
        <w:t xml:space="preserve"> acceptably safe within a particular context.</w:t>
      </w:r>
      <w:r w:rsidR="00195399" w:rsidRPr="006D003E">
        <w:fldChar w:fldCharType="begin" w:fldLock="1"/>
      </w:r>
      <w:r w:rsidR="006D003E" w:rsidRPr="006D003E">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7&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xml:space="preserve">. The process involves an </w:t>
      </w:r>
      <w:r w:rsidR="00BF12B0" w:rsidRPr="00777476">
        <w:lastRenderedPageBreak/>
        <w:t>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8,39&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6D003E">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40–42&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41CC95E8" w:rsidR="001352CF" w:rsidRPr="00F25567" w:rsidRDefault="001352CF" w:rsidP="00F40E20">
      <w:pPr>
        <w:pStyle w:val="Heading2"/>
      </w:pPr>
      <w:commentRangeStart w:id="27"/>
      <w:r>
        <w:t xml:space="preserve">Challenge </w:t>
      </w:r>
      <w:r w:rsidR="00606DC1">
        <w:t>2</w:t>
      </w:r>
      <w:commentRangeEnd w:id="27"/>
      <w:r w:rsidR="00CC2E99">
        <w:rPr>
          <w:rStyle w:val="CommentReference"/>
          <w:rFonts w:asciiTheme="minorHAnsi" w:eastAsiaTheme="minorHAnsi" w:hAnsiTheme="minorHAnsi" w:cstheme="minorBidi"/>
        </w:rPr>
        <w:commentReference w:id="27"/>
      </w:r>
      <w:r>
        <w:t>: Trust</w:t>
      </w:r>
      <w:ins w:id="28" w:author="Jonathan Benn" w:date="2020-12-18T13:59:00Z">
        <w:r w:rsidR="00FE2B9F">
          <w:t xml:space="preserve"> in </w:t>
        </w:r>
      </w:ins>
      <w:ins w:id="29" w:author="Jonathan Benn" w:date="2020-12-18T15:47:00Z">
        <w:r w:rsidR="00E0728E">
          <w:t>(</w:t>
        </w:r>
      </w:ins>
      <w:bookmarkStart w:id="30" w:name="_GoBack"/>
      <w:bookmarkEnd w:id="30"/>
      <w:ins w:id="31" w:author="Jonathan Benn" w:date="2020-12-18T14:56:00Z">
        <w:r w:rsidR="00F40E20">
          <w:t>inc</w:t>
        </w:r>
      </w:ins>
      <w:ins w:id="32" w:author="Jonathan Benn" w:date="2020-12-18T14:57:00Z">
        <w:r w:rsidR="00F40E20">
          <w:t>reasingly advanced forms of</w:t>
        </w:r>
      </w:ins>
      <w:ins w:id="33" w:author="Jonathan Benn" w:date="2020-12-18T15:47:00Z">
        <w:r w:rsidR="00E0728E">
          <w:t>)</w:t>
        </w:r>
      </w:ins>
      <w:ins w:id="34" w:author="Jonathan Benn" w:date="2020-12-18T14:57:00Z">
        <w:r w:rsidR="00F40E20">
          <w:t xml:space="preserve"> </w:t>
        </w:r>
      </w:ins>
      <w:ins w:id="35" w:author="Jonathan Benn" w:date="2020-12-18T13:59:00Z">
        <w:r w:rsidR="00FE2B9F">
          <w:t>digital health technolog</w:t>
        </w:r>
      </w:ins>
      <w:ins w:id="36" w:author="Jonathan Benn" w:date="2020-12-18T14:57:00Z">
        <w:r w:rsidR="00F40E20">
          <w:t>y</w:t>
        </w:r>
      </w:ins>
      <w:del w:id="37" w:author="Jonathan Benn" w:date="2020-12-18T13:59:00Z">
        <w:r w:rsidDel="00FE2B9F">
          <w:delText>in</w:delText>
        </w:r>
        <w:r w:rsidR="002F5F44" w:rsidDel="00FE2B9F">
          <w:delText>g</w:delText>
        </w:r>
      </w:del>
      <w:del w:id="38" w:author="Jonathan Benn" w:date="2020-12-18T13:58:00Z">
        <w:r w:rsidR="005561E8" w:rsidDel="00FE2B9F">
          <w:delText xml:space="preserve"> </w:delText>
        </w:r>
        <w:commentRangeStart w:id="39"/>
        <w:commentRangeStart w:id="40"/>
        <w:r w:rsidR="005561E8" w:rsidDel="00FE2B9F">
          <w:delText>increasingly-</w:delText>
        </w:r>
        <w:r w:rsidR="5838CD5C" w:rsidDel="00FE2B9F">
          <w:delText>complex systems</w:delText>
        </w:r>
        <w:commentRangeEnd w:id="39"/>
        <w:r w:rsidR="003E0FC8" w:rsidDel="00FE2B9F">
          <w:rPr>
            <w:rStyle w:val="CommentReference"/>
            <w:rFonts w:asciiTheme="minorHAnsi" w:eastAsiaTheme="minorHAnsi" w:hAnsiTheme="minorHAnsi" w:cstheme="minorBidi"/>
          </w:rPr>
          <w:commentReference w:id="39"/>
        </w:r>
        <w:commentRangeEnd w:id="40"/>
        <w:r w:rsidR="009C6E8B" w:rsidDel="00FE2B9F">
          <w:rPr>
            <w:rStyle w:val="CommentReference"/>
            <w:rFonts w:asciiTheme="minorHAnsi" w:eastAsiaTheme="minorHAnsi" w:hAnsiTheme="minorHAnsi" w:cstheme="minorBidi"/>
          </w:rPr>
          <w:commentReference w:id="40"/>
        </w:r>
      </w:del>
    </w:p>
    <w:p w14:paraId="26CF2ADC" w14:textId="5683B1DB" w:rsidR="00FE2B9F" w:rsidRDefault="28CB91FA" w:rsidP="00FE2B9F">
      <w:pPr>
        <w:spacing w:after="0" w:line="240" w:lineRule="auto"/>
        <w:rPr>
          <w:ins w:id="41" w:author="Jonathan Benn" w:date="2020-12-18T14:04:00Z"/>
          <w:i/>
          <w:iCs/>
        </w:rPr>
      </w:pPr>
      <w:del w:id="42" w:author="Jonathan Benn" w:date="2020-12-18T14:03:00Z">
        <w:r w:rsidRPr="2D17E58B" w:rsidDel="00FE2B9F">
          <w:rPr>
            <w:i/>
            <w:iCs/>
          </w:rPr>
          <w:delText>Introduci</w:delText>
        </w:r>
        <w:r w:rsidR="1D11D449" w:rsidRPr="2D17E58B" w:rsidDel="00FE2B9F">
          <w:rPr>
            <w:i/>
            <w:iCs/>
          </w:rPr>
          <w:delText xml:space="preserve">ng </w:delText>
        </w:r>
        <w:r w:rsidRPr="2D17E58B" w:rsidDel="00FE2B9F">
          <w:rPr>
            <w:i/>
            <w:iCs/>
          </w:rPr>
          <w:delText>new technologies</w:delText>
        </w:r>
      </w:del>
      <w:ins w:id="43" w:author="Jonathan Benn" w:date="2020-12-18T14:03:00Z">
        <w:r w:rsidR="00FE2B9F">
          <w:rPr>
            <w:i/>
            <w:iCs/>
          </w:rPr>
          <w:t xml:space="preserve">The </w:t>
        </w:r>
      </w:ins>
      <w:ins w:id="44" w:author="Jonathan Benn" w:date="2020-12-18T14:56:00Z">
        <w:r w:rsidR="00E94D45">
          <w:rPr>
            <w:i/>
            <w:iCs/>
          </w:rPr>
          <w:t>adoption</w:t>
        </w:r>
      </w:ins>
      <w:ins w:id="45" w:author="Jonathan Benn" w:date="2020-12-18T14:03:00Z">
        <w:r w:rsidR="00FE2B9F">
          <w:rPr>
            <w:i/>
            <w:iCs/>
          </w:rPr>
          <w:t xml:space="preserve"> of digital health</w:t>
        </w:r>
      </w:ins>
      <w:r w:rsidRPr="2D17E58B">
        <w:rPr>
          <w:i/>
          <w:iCs/>
        </w:rPr>
        <w:t xml:space="preserve"> </w:t>
      </w:r>
      <w:ins w:id="46" w:author="Jonathan Benn" w:date="2020-12-18T14:04:00Z">
        <w:r w:rsidR="00FE2B9F">
          <w:rPr>
            <w:i/>
            <w:iCs/>
          </w:rPr>
          <w:t xml:space="preserve">raises issues concerning trust in increasingly complex and </w:t>
        </w:r>
      </w:ins>
      <w:ins w:id="47" w:author="Jonathan Benn" w:date="2020-12-18T14:55:00Z">
        <w:r w:rsidR="00E94D45">
          <w:rPr>
            <w:i/>
            <w:iCs/>
          </w:rPr>
          <w:t xml:space="preserve">potentially </w:t>
        </w:r>
      </w:ins>
      <w:ins w:id="48" w:author="Jonathan Benn" w:date="2020-12-18T14:04:00Z">
        <w:r w:rsidR="00FE2B9F">
          <w:rPr>
            <w:i/>
            <w:iCs/>
          </w:rPr>
          <w:t>opaque technologies and</w:t>
        </w:r>
      </w:ins>
      <w:ins w:id="49" w:author="Jonathan Benn" w:date="2020-12-18T14:56:00Z">
        <w:r w:rsidR="00E94D45">
          <w:rPr>
            <w:i/>
            <w:iCs/>
          </w:rPr>
          <w:t xml:space="preserve"> </w:t>
        </w:r>
      </w:ins>
      <w:ins w:id="50" w:author="Jonathan Benn" w:date="2020-12-18T14:04:00Z">
        <w:r w:rsidR="00FE2B9F">
          <w:rPr>
            <w:i/>
            <w:iCs/>
          </w:rPr>
          <w:t>can change the nature of relationships between patients, healthcare professionals and healthcare organisations</w:t>
        </w:r>
      </w:ins>
    </w:p>
    <w:p w14:paraId="052554EA" w14:textId="5F10E933" w:rsidR="00FE2B9F" w:rsidDel="0070714E" w:rsidRDefault="28CB91FA" w:rsidP="00FE2B9F">
      <w:pPr>
        <w:spacing w:after="0" w:line="240" w:lineRule="auto"/>
        <w:rPr>
          <w:del w:id="51" w:author="Jonathan Benn" w:date="2020-12-18T15:27:00Z"/>
          <w:i/>
          <w:iCs/>
        </w:rPr>
      </w:pPr>
      <w:del w:id="52" w:author="Jonathan Benn" w:date="2020-12-18T14:04:00Z">
        <w:r w:rsidRPr="2D17E58B" w:rsidDel="00FE2B9F">
          <w:rPr>
            <w:i/>
            <w:iCs/>
          </w:rPr>
          <w:delText xml:space="preserve">into healthcare </w:delText>
        </w:r>
        <w:r w:rsidR="72B8E41F" w:rsidRPr="2D17E58B" w:rsidDel="00FE2B9F">
          <w:rPr>
            <w:i/>
            <w:iCs/>
          </w:rPr>
          <w:delText>processes</w:delText>
        </w:r>
        <w:r w:rsidRPr="2D17E58B" w:rsidDel="00FE2B9F">
          <w:rPr>
            <w:i/>
            <w:iCs/>
          </w:rPr>
          <w:delText xml:space="preserve"> </w:delText>
        </w:r>
        <w:r w:rsidR="28A7FF2B" w:rsidRPr="2D17E58B" w:rsidDel="00FE2B9F">
          <w:rPr>
            <w:i/>
            <w:iCs/>
          </w:rPr>
          <w:delText xml:space="preserve">can </w:delText>
        </w:r>
        <w:r w:rsidRPr="2D17E58B" w:rsidDel="00FE2B9F">
          <w:rPr>
            <w:i/>
            <w:iCs/>
          </w:rPr>
          <w:delText>challenge t</w:delText>
        </w:r>
        <w:r w:rsidR="3C88EEE3" w:rsidRPr="2D17E58B" w:rsidDel="00FE2B9F">
          <w:rPr>
            <w:i/>
            <w:iCs/>
          </w:rPr>
          <w:delText>rust between patients</w:delText>
        </w:r>
        <w:r w:rsidR="735C38A8" w:rsidRPr="2D17E58B" w:rsidDel="00FE2B9F">
          <w:rPr>
            <w:i/>
            <w:iCs/>
          </w:rPr>
          <w:delText xml:space="preserve">, </w:delText>
        </w:r>
        <w:r w:rsidR="3C88EEE3" w:rsidRPr="2D17E58B" w:rsidDel="00FE2B9F">
          <w:rPr>
            <w:i/>
            <w:iCs/>
          </w:rPr>
          <w:delText>healthcare pro</w:delText>
        </w:r>
        <w:r w:rsidR="11D09237" w:rsidRPr="2D17E58B" w:rsidDel="00FE2B9F">
          <w:rPr>
            <w:i/>
            <w:iCs/>
          </w:rPr>
          <w:delText>fessional and healthcare organisations</w:delText>
        </w:r>
        <w:r w:rsidR="7C2BE924" w:rsidRPr="2D17E58B" w:rsidDel="00FE2B9F">
          <w:rPr>
            <w:i/>
            <w:iCs/>
          </w:rPr>
          <w:delText>.</w:delText>
        </w:r>
      </w:del>
    </w:p>
    <w:p w14:paraId="52DF372D" w14:textId="77777777" w:rsidR="00BF62D4" w:rsidRDefault="00BF62D4" w:rsidP="000E12D1">
      <w:pPr>
        <w:spacing w:after="0" w:line="240" w:lineRule="auto"/>
        <w:rPr>
          <w:ins w:id="53" w:author="Jonathan Benn" w:date="2020-12-18T14:26:00Z"/>
        </w:rPr>
      </w:pPr>
    </w:p>
    <w:p w14:paraId="72380810" w14:textId="01B76BD7" w:rsidR="001F3F5B" w:rsidRDefault="001352CF" w:rsidP="000E12D1">
      <w:pPr>
        <w:spacing w:after="0" w:line="240" w:lineRule="auto"/>
      </w:pPr>
      <w:r>
        <w:t xml:space="preserve">Trust </w:t>
      </w:r>
      <w:r w:rsidR="00337F12">
        <w:t>is integral to</w:t>
      </w:r>
      <w:r>
        <w:t xml:space="preserve"> </w:t>
      </w:r>
      <w:del w:id="54" w:author="Jonathan Benn" w:date="2020-12-18T14:11:00Z">
        <w:r w:rsidDel="0095079A">
          <w:delText>patient care</w:delText>
        </w:r>
      </w:del>
      <w:ins w:id="55" w:author="Jonathan Benn" w:date="2020-12-18T14:11:00Z">
        <w:r w:rsidR="0095079A">
          <w:t xml:space="preserve">healthcare delivery and </w:t>
        </w:r>
      </w:ins>
      <w:ins w:id="56" w:author="Jonathan Benn" w:date="2020-12-18T14:13:00Z">
        <w:r w:rsidR="0095079A">
          <w:t xml:space="preserve">influences </w:t>
        </w:r>
      </w:ins>
      <w:ins w:id="57" w:author="Jonathan Benn" w:date="2020-12-18T14:11:00Z">
        <w:r w:rsidR="0095079A">
          <w:t xml:space="preserve">interactions </w:t>
        </w:r>
      </w:ins>
      <w:ins w:id="58" w:author="Jonathan Benn" w:date="2020-12-18T14:12:00Z">
        <w:r w:rsidR="0095079A">
          <w:t>with patients, intra</w:t>
        </w:r>
      </w:ins>
      <w:ins w:id="59" w:author="Jonathan Benn" w:date="2020-12-18T14:16:00Z">
        <w:r w:rsidR="0095079A">
          <w:t>-</w:t>
        </w:r>
      </w:ins>
      <w:ins w:id="60" w:author="Jonathan Benn" w:date="2020-12-18T14:12:00Z">
        <w:r w:rsidR="0095079A">
          <w:t xml:space="preserve">professional coordination </w:t>
        </w:r>
      </w:ins>
      <w:ins w:id="61" w:author="Jonathan Benn" w:date="2020-12-18T14:13:00Z">
        <w:r w:rsidR="0095079A">
          <w:t>with</w:t>
        </w:r>
      </w:ins>
      <w:ins w:id="62" w:author="Jonathan Benn" w:date="2020-12-18T14:12:00Z">
        <w:r w:rsidR="0095079A">
          <w:t xml:space="preserve">in healthcare teams and </w:t>
        </w:r>
      </w:ins>
      <w:ins w:id="63" w:author="Jonathan Benn" w:date="2020-12-18T14:16:00Z">
        <w:r w:rsidR="0095079A">
          <w:t xml:space="preserve">the relationship with </w:t>
        </w:r>
      </w:ins>
      <w:del w:id="64" w:author="Jonathan Benn" w:date="2020-12-18T14:13:00Z">
        <w:r w:rsidR="005718E6" w:rsidDel="0095079A">
          <w:delText xml:space="preserve"> and is, partly, a</w:delText>
        </w:r>
        <w:r w:rsidDel="0095079A">
          <w:delText xml:space="preserve"> function of inter-personal </w:delText>
        </w:r>
        <w:r w:rsidR="00E10B43" w:rsidDel="0095079A">
          <w:delText>behaviours between patients, healthcare professionals, and</w:delText>
        </w:r>
      </w:del>
      <w:del w:id="65" w:author="Jonathan Benn" w:date="2020-12-18T14:16:00Z">
        <w:r w:rsidR="00E10B43" w:rsidDel="0095079A">
          <w:delText xml:space="preserve"> </w:delText>
        </w:r>
      </w:del>
      <w:r w:rsidR="00977083">
        <w:t xml:space="preserve">digital </w:t>
      </w:r>
      <w:r w:rsidR="00E10B43">
        <w:t>health technology developers</w:t>
      </w:r>
      <w:r w:rsidR="005718E6">
        <w:t>.</w:t>
      </w:r>
      <w:r>
        <w:fldChar w:fldCharType="begin" w:fldLock="1"/>
      </w:r>
      <w:r w:rsidR="006D003E">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3,44&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ins w:id="66" w:author="Jonathan Benn" w:date="2020-12-18T14:58:00Z">
        <w:r w:rsidR="000B2757">
          <w:t xml:space="preserve"> </w:t>
        </w:r>
      </w:ins>
      <w:del w:id="67" w:author="Jonathan Benn" w:date="2020-12-18T14:58:00Z">
        <w:r w:rsidR="00A53AD6" w:rsidDel="000B2757">
          <w:delText xml:space="preserve">Unlike intermediary technologies that facilitate inter-personal interactions (e.g. telephone appointments and online booking systems), other </w:delText>
        </w:r>
      </w:del>
      <w:ins w:id="68" w:author="Jonathan Benn" w:date="2020-12-18T14:58:00Z">
        <w:r w:rsidR="000B2757">
          <w:t>T</w:t>
        </w:r>
      </w:ins>
      <w:del w:id="69" w:author="Jonathan Benn" w:date="2020-12-18T14:58:00Z">
        <w:r w:rsidR="00A53AD6" w:rsidDel="000B2757">
          <w:delText>t</w:delText>
        </w:r>
      </w:del>
      <w:r w:rsidR="00A53AD6">
        <w:t>echnologi</w:t>
      </w:r>
      <w:ins w:id="70" w:author="Jonathan Benn" w:date="2020-12-18T14:20:00Z">
        <w:r w:rsidR="00BF62D4">
          <w:t>cal developm</w:t>
        </w:r>
      </w:ins>
      <w:ins w:id="71" w:author="Jonathan Benn" w:date="2020-12-18T14:24:00Z">
        <w:r w:rsidR="00BF62D4">
          <w:t>e</w:t>
        </w:r>
      </w:ins>
      <w:ins w:id="72" w:author="Jonathan Benn" w:date="2020-12-18T14:20:00Z">
        <w:r w:rsidR="00BF62D4">
          <w:t>nts</w:t>
        </w:r>
      </w:ins>
      <w:del w:id="73" w:author="Jonathan Benn" w:date="2020-12-18T14:20:00Z">
        <w:r w:rsidR="00A53AD6" w:rsidDel="00BF62D4">
          <w:delText>es</w:delText>
        </w:r>
      </w:del>
      <w:r w:rsidR="00A53AD6">
        <w:t xml:space="preserve"> </w:t>
      </w:r>
      <w:ins w:id="74" w:author="Jonathan Benn" w:date="2020-12-18T15:43:00Z">
        <w:r w:rsidR="00CC2E99">
          <w:t>in areas such as</w:t>
        </w:r>
      </w:ins>
      <w:del w:id="75" w:author="Jonathan Benn" w:date="2020-12-18T14:20:00Z">
        <w:r w:rsidR="00A53AD6" w:rsidDel="00BF62D4">
          <w:delText xml:space="preserve">like </w:delText>
        </w:r>
      </w:del>
      <w:ins w:id="76" w:author="Jonathan Benn" w:date="2020-12-18T14:20:00Z">
        <w:r w:rsidR="00BF62D4">
          <w:t xml:space="preserve"> </w:t>
        </w:r>
      </w:ins>
      <w:ins w:id="77" w:author="Jonathan Benn" w:date="2020-12-18T14:24:00Z">
        <w:r w:rsidR="00BF62D4">
          <w:t>telemedicine</w:t>
        </w:r>
      </w:ins>
      <w:ins w:id="78" w:author="Jonathan Benn" w:date="2020-12-18T14:25:00Z">
        <w:r w:rsidR="00BF62D4">
          <w:t xml:space="preserve">, </w:t>
        </w:r>
      </w:ins>
      <w:ins w:id="79" w:author="Jonathan Benn" w:date="2020-12-18T14:24:00Z">
        <w:r w:rsidR="00BF62D4">
          <w:t>remote mon</w:t>
        </w:r>
      </w:ins>
      <w:ins w:id="80" w:author="Jonathan Benn" w:date="2020-12-18T14:25:00Z">
        <w:r w:rsidR="00BF62D4">
          <w:t xml:space="preserve">itoring, </w:t>
        </w:r>
      </w:ins>
      <w:ins w:id="81" w:author="Jonathan Benn" w:date="2020-12-18T15:41:00Z">
        <w:r w:rsidR="00CC2E99">
          <w:t xml:space="preserve">use of automated </w:t>
        </w:r>
      </w:ins>
      <w:commentRangeStart w:id="82"/>
      <w:r w:rsidR="00A53AD6">
        <w:t xml:space="preserve">risk assessment </w:t>
      </w:r>
      <w:commentRangeEnd w:id="82"/>
      <w:r w:rsidR="00CC2E99">
        <w:rPr>
          <w:rStyle w:val="CommentReference"/>
        </w:rPr>
        <w:commentReference w:id="82"/>
      </w:r>
      <w:r w:rsidR="00A53AD6">
        <w:t xml:space="preserve">algorithms </w:t>
      </w:r>
      <w:ins w:id="83" w:author="Jonathan Benn" w:date="2020-12-18T14:25:00Z">
        <w:r w:rsidR="00BF62D4">
          <w:t>and</w:t>
        </w:r>
      </w:ins>
      <w:del w:id="84" w:author="Jonathan Benn" w:date="2020-12-18T14:25:00Z">
        <w:r w:rsidR="00A53AD6" w:rsidDel="00BF62D4">
          <w:delText>or</w:delText>
        </w:r>
      </w:del>
      <w:r w:rsidR="00A53AD6">
        <w:t xml:space="preserve"> </w:t>
      </w:r>
      <w:r w:rsidR="000E12D1">
        <w:t xml:space="preserve">web-based </w:t>
      </w:r>
      <w:ins w:id="85" w:author="Jonathan Benn" w:date="2020-12-18T15:41:00Z">
        <w:r w:rsidR="00CC2E99">
          <w:t xml:space="preserve">apps for </w:t>
        </w:r>
      </w:ins>
      <w:r w:rsidR="000E12D1">
        <w:t>treatment</w:t>
      </w:r>
      <w:ins w:id="86" w:author="Jonathan Benn" w:date="2020-12-18T15:41:00Z">
        <w:r w:rsidR="00CC2E99">
          <w:t xml:space="preserve"> support</w:t>
        </w:r>
      </w:ins>
      <w:del w:id="87" w:author="Jonathan Benn" w:date="2020-12-18T15:41:00Z">
        <w:r w:rsidR="000E12D1" w:rsidDel="00CC2E99">
          <w:delText>-</w:delText>
        </w:r>
        <w:r w:rsidR="00A53AD6" w:rsidDel="00CC2E99">
          <w:delText>options apps</w:delText>
        </w:r>
      </w:del>
      <w:ins w:id="88" w:author="Jonathan Benn" w:date="2020-12-18T14:20:00Z">
        <w:r w:rsidR="00BF62D4">
          <w:t>,</w:t>
        </w:r>
      </w:ins>
      <w:r w:rsidR="00A53AD6">
        <w:t xml:space="preserve"> </w:t>
      </w:r>
      <w:ins w:id="89" w:author="Jonathan Benn" w:date="2020-12-18T15:41:00Z">
        <w:r w:rsidR="00CC2E99">
          <w:t xml:space="preserve">often </w:t>
        </w:r>
      </w:ins>
      <w:del w:id="90" w:author="Jonathan Benn" w:date="2020-12-18T14:09:00Z">
        <w:r w:rsidR="00A53AD6" w:rsidDel="0095079A">
          <w:delText xml:space="preserve">complicate </w:delText>
        </w:r>
      </w:del>
      <w:ins w:id="91" w:author="Jonathan Benn" w:date="2020-12-18T14:09:00Z">
        <w:r w:rsidR="0095079A">
          <w:t>alter</w:t>
        </w:r>
      </w:ins>
      <w:ins w:id="92" w:author="Jonathan Benn" w:date="2020-12-18T14:58:00Z">
        <w:r w:rsidR="000B2757">
          <w:t xml:space="preserve"> or replace</w:t>
        </w:r>
      </w:ins>
      <w:ins w:id="93" w:author="Jonathan Benn" w:date="2020-12-18T14:09:00Z">
        <w:r w:rsidR="0095079A">
          <w:t xml:space="preserve"> </w:t>
        </w:r>
      </w:ins>
      <w:r w:rsidR="00A53AD6">
        <w:t xml:space="preserve">the </w:t>
      </w:r>
      <w:del w:id="94" w:author="Jonathan Benn" w:date="2020-12-18T14:58:00Z">
        <w:r w:rsidR="00A53AD6" w:rsidDel="000B2757">
          <w:delText>person-to-person</w:delText>
        </w:r>
      </w:del>
      <w:ins w:id="95" w:author="Jonathan Benn" w:date="2020-12-18T14:58:00Z">
        <w:r w:rsidR="000B2757">
          <w:t>human</w:t>
        </w:r>
      </w:ins>
      <w:r w:rsidR="00A53AD6">
        <w:t xml:space="preserve"> </w:t>
      </w:r>
      <w:del w:id="96" w:author="Jonathan Benn" w:date="2020-12-18T14:21:00Z">
        <w:r w:rsidR="00A53AD6" w:rsidDel="00BF62D4">
          <w:delText xml:space="preserve">relationship </w:delText>
        </w:r>
      </w:del>
      <w:ins w:id="97" w:author="Jonathan Benn" w:date="2020-12-18T14:21:00Z">
        <w:r w:rsidR="00BF62D4">
          <w:t>interactions</w:t>
        </w:r>
        <w:r w:rsidR="00BF62D4">
          <w:t xml:space="preserve"> </w:t>
        </w:r>
      </w:ins>
      <w:ins w:id="98" w:author="Jonathan Benn" w:date="2020-12-18T14:10:00Z">
        <w:r w:rsidR="0095079A">
          <w:t xml:space="preserve">that </w:t>
        </w:r>
      </w:ins>
      <w:ins w:id="99" w:author="Jonathan Benn" w:date="2020-12-18T14:21:00Z">
        <w:r w:rsidR="00BF62D4">
          <w:t>are</w:t>
        </w:r>
      </w:ins>
      <w:ins w:id="100" w:author="Jonathan Benn" w:date="2020-12-18T14:10:00Z">
        <w:r w:rsidR="0095079A">
          <w:t xml:space="preserve"> </w:t>
        </w:r>
      </w:ins>
      <w:del w:id="101" w:author="Jonathan Benn" w:date="2020-12-18T14:19:00Z">
        <w:r w:rsidR="00A53AD6" w:rsidDel="00BF62D4">
          <w:delText>synonymous with</w:delText>
        </w:r>
      </w:del>
      <w:ins w:id="102" w:author="Jonathan Benn" w:date="2020-12-18T14:19:00Z">
        <w:r w:rsidR="00BF62D4">
          <w:t>integral to</w:t>
        </w:r>
      </w:ins>
      <w:r w:rsidR="00A53AD6">
        <w:t xml:space="preserve"> quality </w:t>
      </w:r>
      <w:ins w:id="103" w:author="Jonathan Benn" w:date="2020-12-18T14:26:00Z">
        <w:r w:rsidR="00BF62D4">
          <w:t xml:space="preserve">and safety </w:t>
        </w:r>
      </w:ins>
      <w:ins w:id="104" w:author="Jonathan Benn" w:date="2020-12-18T14:10:00Z">
        <w:r w:rsidR="0095079A">
          <w:t xml:space="preserve">of </w:t>
        </w:r>
      </w:ins>
      <w:r w:rsidR="00A53AD6">
        <w:t>care</w:t>
      </w:r>
      <w:ins w:id="105" w:author="Jonathan Benn" w:date="2020-12-18T14:10:00Z">
        <w:r w:rsidR="0095079A">
          <w:t xml:space="preserve"> and patient experience</w:t>
        </w:r>
      </w:ins>
      <w:r w:rsidR="00A53AD6">
        <w:t>.</w:t>
      </w:r>
      <w:r w:rsidR="000A4213">
        <w:t xml:space="preserve"> </w:t>
      </w:r>
      <w:del w:id="106" w:author="Jonathan Benn" w:date="2020-12-18T14:22:00Z">
        <w:r w:rsidR="000A4213" w:rsidDel="00BF62D4">
          <w:delText>This</w:delText>
        </w:r>
        <w:r w:rsidR="000E12D1" w:rsidDel="00BF62D4">
          <w:delText xml:space="preserve"> </w:delText>
        </w:r>
      </w:del>
      <w:ins w:id="107" w:author="Jonathan Benn" w:date="2020-12-18T14:22:00Z">
        <w:r w:rsidR="00BF62D4">
          <w:t xml:space="preserve">The </w:t>
        </w:r>
      </w:ins>
      <w:ins w:id="108" w:author="Jonathan Benn" w:date="2020-12-18T14:23:00Z">
        <w:r w:rsidR="00BF62D4">
          <w:t xml:space="preserve">growth in web-based health information </w:t>
        </w:r>
      </w:ins>
      <w:del w:id="109" w:author="Jonathan Benn" w:date="2020-12-18T14:23:00Z">
        <w:r w:rsidR="000E12D1" w:rsidDel="00BF62D4">
          <w:delText xml:space="preserve">complication </w:delText>
        </w:r>
      </w:del>
      <w:del w:id="110" w:author="Jonathan Benn" w:date="2020-12-18T15:11:00Z">
        <w:r w:rsidR="00DB3D72" w:rsidDel="00117985">
          <w:delText>introduce</w:delText>
        </w:r>
      </w:del>
      <w:ins w:id="111" w:author="Jonathan Benn" w:date="2020-12-18T15:11:00Z">
        <w:r w:rsidR="00117985">
          <w:t>has introduced</w:t>
        </w:r>
      </w:ins>
      <w:del w:id="112" w:author="Jonathan Benn" w:date="2020-12-18T14:26:00Z">
        <w:r w:rsidR="00DB3D72" w:rsidDel="00BF62D4">
          <w:delText>s</w:delText>
        </w:r>
      </w:del>
      <w:r w:rsidR="000E12D1">
        <w:t xml:space="preserve"> alternative sources of </w:t>
      </w:r>
      <w:del w:id="113" w:author="Jonathan Benn" w:date="2020-12-18T14:23:00Z">
        <w:r w:rsidR="000E12D1" w:rsidDel="00BF62D4">
          <w:delText>information</w:delText>
        </w:r>
      </w:del>
      <w:ins w:id="114" w:author="Jonathan Benn" w:date="2020-12-18T14:23:00Z">
        <w:r w:rsidR="00BF62D4">
          <w:t>advice</w:t>
        </w:r>
      </w:ins>
      <w:del w:id="115" w:author="Jonathan Benn" w:date="2020-12-18T15:42:00Z">
        <w:r w:rsidR="000E12D1" w:rsidDel="00CC2E99">
          <w:delText xml:space="preserve">, the </w:delText>
        </w:r>
        <w:r w:rsidR="000A4213" w:rsidDel="00CC2E99">
          <w:delText>origin</w:delText>
        </w:r>
        <w:r w:rsidR="000E12D1" w:rsidDel="00CC2E99">
          <w:delText xml:space="preserve"> and quality of which might not be known by patient nor healthcare professional.</w:delText>
        </w:r>
        <w:r w:rsidR="001F3F5B" w:rsidDel="00CC2E99">
          <w:delText xml:space="preserve"> P</w:delText>
        </w:r>
      </w:del>
      <w:ins w:id="116" w:author="Jonathan Benn" w:date="2020-12-18T15:42:00Z">
        <w:r w:rsidR="00CC2E99">
          <w:t xml:space="preserve"> for patients and p</w:t>
        </w:r>
      </w:ins>
      <w:r w:rsidR="001F3F5B">
        <w:t>atient</w:t>
      </w:r>
      <w:del w:id="117" w:author="Jonathan Benn" w:date="2020-12-18T14:26:00Z">
        <w:r w:rsidR="001F3F5B" w:rsidDel="00BF62D4">
          <w:delText>s’</w:delText>
        </w:r>
      </w:del>
      <w:r w:rsidR="001F3F5B">
        <w:t xml:space="preserve"> safety can be threatened by </w:t>
      </w:r>
      <w:r w:rsidR="006A25FA">
        <w:t xml:space="preserve">the </w:t>
      </w:r>
      <w:ins w:id="118" w:author="Jonathan Benn" w:date="2020-12-18T15:11:00Z">
        <w:r w:rsidR="00117985">
          <w:t xml:space="preserve">risk of </w:t>
        </w:r>
      </w:ins>
      <w:r w:rsidR="001F3F5B">
        <w:t>misinformation and disinformation</w:t>
      </w:r>
      <w:del w:id="119" w:author="Jonathan Benn" w:date="2020-12-18T15:43:00Z">
        <w:r w:rsidR="001F3F5B" w:rsidDel="00CC2E99">
          <w:delText xml:space="preserve"> </w:delText>
        </w:r>
        <w:r w:rsidR="00DB3D72" w:rsidDel="00CC2E99">
          <w:delText xml:space="preserve">provided by these </w:delText>
        </w:r>
        <w:r w:rsidR="001F3F5B" w:rsidDel="00CC2E99">
          <w:delText>sources</w:delText>
        </w:r>
      </w:del>
      <w:r w:rsidR="001F3F5B">
        <w:t>.</w:t>
      </w:r>
      <w:r>
        <w:fldChar w:fldCharType="begin" w:fldLock="1"/>
      </w:r>
      <w:r w:rsidR="006D003E">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5&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27033E7A" w14:textId="77777777" w:rsidR="00BF62D4" w:rsidRDefault="00BF62D4" w:rsidP="2D17E58B">
      <w:pPr>
        <w:spacing w:after="0" w:line="240" w:lineRule="auto"/>
        <w:rPr>
          <w:ins w:id="120" w:author="Jonathan Benn" w:date="2020-12-18T14:26:00Z"/>
        </w:rPr>
      </w:pPr>
    </w:p>
    <w:p w14:paraId="1E664157" w14:textId="348A93CA" w:rsidR="00E2572C" w:rsidRDefault="00117985" w:rsidP="2D17E58B">
      <w:pPr>
        <w:spacing w:after="0" w:line="240" w:lineRule="auto"/>
        <w:rPr>
          <w:ins w:id="121" w:author="Jonathan Benn" w:date="2020-12-18T14:32:00Z"/>
        </w:rPr>
      </w:pPr>
      <w:ins w:id="122" w:author="Jonathan Benn" w:date="2020-12-18T15:11:00Z">
        <w:r>
          <w:t xml:space="preserve">An important consideration </w:t>
        </w:r>
      </w:ins>
      <w:ins w:id="123" w:author="Jonathan Benn" w:date="2020-12-18T15:20:00Z">
        <w:r w:rsidR="005A2D87">
          <w:t xml:space="preserve">for trust </w:t>
        </w:r>
      </w:ins>
      <w:ins w:id="124" w:author="Jonathan Benn" w:date="2020-12-18T15:11:00Z">
        <w:r>
          <w:t xml:space="preserve">is </w:t>
        </w:r>
      </w:ins>
      <w:ins w:id="125" w:author="Jonathan Benn" w:date="2020-12-18T15:14:00Z">
        <w:r>
          <w:t xml:space="preserve">human </w:t>
        </w:r>
      </w:ins>
      <w:ins w:id="126" w:author="Jonathan Benn" w:date="2020-12-18T15:12:00Z">
        <w:r>
          <w:t xml:space="preserve">confidence in use of advanced </w:t>
        </w:r>
      </w:ins>
      <w:ins w:id="127" w:author="Jonathan Benn" w:date="2020-12-18T15:14:00Z">
        <w:r>
          <w:t xml:space="preserve">forms of </w:t>
        </w:r>
      </w:ins>
      <w:ins w:id="128" w:author="Jonathan Benn" w:date="2020-12-18T15:12:00Z">
        <w:r>
          <w:t xml:space="preserve">digital technology.  </w:t>
        </w:r>
      </w:ins>
      <w:r w:rsidR="242F1E54">
        <w:t xml:space="preserve">Safety is </w:t>
      </w:r>
      <w:del w:id="129" w:author="Jonathan Benn" w:date="2020-12-18T14:28:00Z">
        <w:r w:rsidR="242F1E54" w:rsidDel="00E2572C">
          <w:delText xml:space="preserve">sometimes </w:delText>
        </w:r>
      </w:del>
      <w:ins w:id="130" w:author="Jonathan Benn" w:date="2020-12-18T14:28:00Z">
        <w:r w:rsidR="00E2572C">
          <w:t>more assumed</w:t>
        </w:r>
      </w:ins>
      <w:del w:id="131" w:author="Jonathan Benn" w:date="2020-12-18T14:29:00Z">
        <w:r w:rsidR="242F1E54" w:rsidDel="00E2572C">
          <w:delText>assumed</w:delText>
        </w:r>
      </w:del>
      <w:ins w:id="132" w:author="Jonathan Benn" w:date="2020-12-18T14:29:00Z">
        <w:r w:rsidR="00E2572C">
          <w:t xml:space="preserve"> than visible</w:t>
        </w:r>
      </w:ins>
      <w:r w:rsidR="242F1E54">
        <w:t xml:space="preserve"> </w:t>
      </w:r>
      <w:del w:id="133" w:author="Jonathan Benn" w:date="2020-12-18T14:27:00Z">
        <w:r w:rsidR="242F1E54" w:rsidDel="00E2572C">
          <w:delText>from ignorance or lack of engagement with what</w:delText>
        </w:r>
      </w:del>
      <w:ins w:id="134" w:author="Jonathan Benn" w:date="2020-12-18T14:27:00Z">
        <w:r w:rsidR="00E2572C">
          <w:t>when</w:t>
        </w:r>
      </w:ins>
      <w:r w:rsidR="242F1E54">
        <w:t xml:space="preserve"> patients </w:t>
      </w:r>
      <w:ins w:id="135" w:author="Jonathan Benn" w:date="2020-12-18T14:28:00Z">
        <w:r w:rsidR="00E2572C">
          <w:t xml:space="preserve">and professionals </w:t>
        </w:r>
      </w:ins>
      <w:del w:id="136" w:author="Jonathan Benn" w:date="2020-12-18T14:29:00Z">
        <w:r w:rsidR="242F1E54" w:rsidDel="00E2572C">
          <w:delText>perceive as</w:delText>
        </w:r>
      </w:del>
      <w:ins w:id="137" w:author="Jonathan Benn" w:date="2020-12-18T14:29:00Z">
        <w:r w:rsidR="00E2572C">
          <w:t>are faced with</w:t>
        </w:r>
      </w:ins>
      <w:r w:rsidR="242F1E54">
        <w:t xml:space="preserve"> inaccessibly complex </w:t>
      </w:r>
      <w:del w:id="138" w:author="Jonathan Benn" w:date="2020-12-18T15:12:00Z">
        <w:r w:rsidR="242F1E54" w:rsidDel="00117985">
          <w:delText xml:space="preserve">technology and </w:delText>
        </w:r>
      </w:del>
      <w:r w:rsidR="242F1E54">
        <w:t>systems.</w:t>
      </w:r>
      <w:r w:rsidR="00F24ABF">
        <w:fldChar w:fldCharType="begin" w:fldLock="1"/>
      </w:r>
      <w:r w:rsidR="006D003E">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6&lt;/sup&gt;"},"properties":{"noteIndex":0},"schema":"https://github.com/citation-style-language/schema/raw/master/csl-citation.json"}</w:instrText>
      </w:r>
      <w:r w:rsidR="00F24ABF">
        <w:rPr>
          <w:vertAlign w:val="superscript"/>
        </w:rPr>
        <w:fldChar w:fldCharType="separate"/>
      </w:r>
      <w:r w:rsidR="006D003E" w:rsidRPr="006D003E">
        <w:rPr>
          <w:noProof/>
          <w:vertAlign w:val="superscript"/>
        </w:rPr>
        <w:t>45</w:t>
      </w:r>
      <w:r w:rsidR="00F24ABF">
        <w:fldChar w:fldCharType="end"/>
      </w:r>
      <w:r w:rsidR="242F1E54">
        <w:t xml:space="preserve"> As </w:t>
      </w:r>
      <w:r w:rsidR="52DAA818">
        <w:t xml:space="preserve">the public </w:t>
      </w:r>
      <w:r w:rsidR="242F1E54">
        <w:t>become more inf</w:t>
      </w:r>
      <w:r w:rsidR="0E319D22">
        <w:t>ormed</w:t>
      </w:r>
      <w:ins w:id="139" w:author="Jonathan Benn" w:date="2020-12-18T14:30:00Z">
        <w:r w:rsidR="00E2572C">
          <w:t xml:space="preserve"> </w:t>
        </w:r>
      </w:ins>
      <w:ins w:id="140" w:author="Jonathan Benn" w:date="2020-12-18T14:31:00Z">
        <w:r w:rsidR="00E2572C">
          <w:t>about the adoption of technologies such as artificial intelligence into healthcare</w:t>
        </w:r>
      </w:ins>
      <w:r w:rsidR="0E319D22">
        <w:t xml:space="preserve">, </w:t>
      </w:r>
      <w:r w:rsidR="681367ED">
        <w:t>there</w:t>
      </w:r>
      <w:ins w:id="141" w:author="Jonathan Benn" w:date="2020-12-18T14:34:00Z">
        <w:r w:rsidR="00E2572C">
          <w:t xml:space="preserve"> is</w:t>
        </w:r>
      </w:ins>
      <w:r w:rsidR="681367ED">
        <w:t xml:space="preserve"> </w:t>
      </w:r>
      <w:del w:id="142" w:author="Jonathan Benn" w:date="2020-12-18T14:31:00Z">
        <w:r w:rsidR="681367ED" w:rsidDel="00E2572C">
          <w:delText xml:space="preserve">is a rising </w:delText>
        </w:r>
        <w:r w:rsidR="27345AD3" w:rsidDel="00E2572C">
          <w:delText xml:space="preserve">wariness of technology </w:delText>
        </w:r>
        <w:commentRangeStart w:id="143"/>
        <w:r w:rsidR="27345AD3" w:rsidDel="00E2572C">
          <w:delText>like artificial intelligence</w:delText>
        </w:r>
        <w:commentRangeEnd w:id="143"/>
        <w:r w:rsidR="003E0FC8" w:rsidDel="00E2572C">
          <w:rPr>
            <w:rStyle w:val="CommentReference"/>
          </w:rPr>
          <w:commentReference w:id="143"/>
        </w:r>
      </w:del>
      <w:ins w:id="144" w:author="Jonathan Benn" w:date="2020-12-18T14:31:00Z">
        <w:r w:rsidR="00E2572C">
          <w:t>a risk that this will be accompanied with rising w</w:t>
        </w:r>
      </w:ins>
      <w:ins w:id="145" w:author="Jonathan Benn" w:date="2020-12-18T14:32:00Z">
        <w:r w:rsidR="00E2572C">
          <w:t>ariness</w:t>
        </w:r>
      </w:ins>
      <w:ins w:id="146" w:author="Jonathan Benn" w:date="2020-12-18T14:59:00Z">
        <w:r w:rsidR="000B2757">
          <w:t xml:space="preserve">, especially if assurance as to the </w:t>
        </w:r>
      </w:ins>
      <w:ins w:id="147" w:author="Jonathan Benn" w:date="2020-12-18T15:00:00Z">
        <w:r w:rsidR="000B2757">
          <w:t>reliability</w:t>
        </w:r>
      </w:ins>
      <w:ins w:id="148" w:author="Jonathan Benn" w:date="2020-12-18T14:59:00Z">
        <w:r w:rsidR="000B2757">
          <w:t xml:space="preserve"> and safety of </w:t>
        </w:r>
      </w:ins>
      <w:ins w:id="149" w:author="Jonathan Benn" w:date="2020-12-18T15:00:00Z">
        <w:r w:rsidR="000B2757">
          <w:t>these devices is not provided</w:t>
        </w:r>
      </w:ins>
      <w:r w:rsidR="1A9C594B">
        <w:t>.</w:t>
      </w:r>
      <w:r w:rsidR="00F24ABF">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ins w:id="150" w:author="Jonathan Benn" w:date="2020-12-18T14:35:00Z">
        <w:r w:rsidR="00E2572C">
          <w:t xml:space="preserve">  Knowledge from research into the accuracy of AI-based medical diagnosis is growing e</w:t>
        </w:r>
      </w:ins>
      <w:ins w:id="151" w:author="Jonathan Benn" w:date="2020-12-18T14:36:00Z">
        <w:r w:rsidR="00E2572C">
          <w:t>xponentially, but further consideration of the factors governing trust in AI-based diagnosis</w:t>
        </w:r>
      </w:ins>
      <w:ins w:id="152" w:author="Jonathan Benn" w:date="2020-12-18T14:37:00Z">
        <w:r w:rsidR="00E2572C">
          <w:t xml:space="preserve"> is needed</w:t>
        </w:r>
      </w:ins>
      <w:ins w:id="153" w:author="Jonathan Benn" w:date="2020-12-18T15:00:00Z">
        <w:r w:rsidR="000B2757">
          <w:t xml:space="preserve"> by both researchers and developers</w:t>
        </w:r>
      </w:ins>
      <w:ins w:id="154" w:author="Jonathan Benn" w:date="2020-12-18T14:37:00Z">
        <w:r w:rsidR="00E2572C">
          <w:t>.</w:t>
        </w:r>
        <w:r w:rsidR="005A12E4">
          <w:t xml:space="preserve">  Such systems are often complex and hence opaque to the user, but</w:t>
        </w:r>
      </w:ins>
      <w:ins w:id="155" w:author="Jonathan Benn" w:date="2020-12-18T14:38:00Z">
        <w:r w:rsidR="005A12E4">
          <w:t xml:space="preserve"> their adoption by clinicians</w:t>
        </w:r>
      </w:ins>
      <w:ins w:id="156" w:author="Jonathan Benn" w:date="2020-12-18T14:41:00Z">
        <w:r w:rsidR="005A12E4">
          <w:t>,</w:t>
        </w:r>
      </w:ins>
      <w:ins w:id="157" w:author="Jonathan Benn" w:date="2020-12-18T14:38:00Z">
        <w:r w:rsidR="005A12E4">
          <w:t xml:space="preserve"> and </w:t>
        </w:r>
      </w:ins>
      <w:ins w:id="158" w:author="Jonathan Benn" w:date="2020-12-18T14:41:00Z">
        <w:r w:rsidR="005A12E4">
          <w:t xml:space="preserve">acceptance by other stakeholders, </w:t>
        </w:r>
      </w:ins>
      <w:ins w:id="159" w:author="Jonathan Benn" w:date="2020-12-18T14:38:00Z">
        <w:r w:rsidR="005A12E4">
          <w:t xml:space="preserve">may depend upon their capacity to explain </w:t>
        </w:r>
      </w:ins>
      <w:ins w:id="160" w:author="Jonathan Benn" w:date="2020-12-18T14:39:00Z">
        <w:r w:rsidR="005A12E4">
          <w:t>how they reach their decisions</w:t>
        </w:r>
      </w:ins>
      <w:ins w:id="161" w:author="Jonathan Benn" w:date="2020-12-18T14:43:00Z">
        <w:r w:rsidR="005A12E4">
          <w:t xml:space="preserve">.  </w:t>
        </w:r>
      </w:ins>
      <w:ins w:id="162" w:author="Jonathan Benn" w:date="2020-12-18T15:01:00Z">
        <w:r w:rsidR="000B2757">
          <w:t>D</w:t>
        </w:r>
      </w:ins>
      <w:ins w:id="163" w:author="Jonathan Benn" w:date="2020-12-18T14:43:00Z">
        <w:r w:rsidR="005A12E4">
          <w:t xml:space="preserve">esigning “explainability” into AI-based systems may impact upon their accuracy and </w:t>
        </w:r>
      </w:ins>
      <w:ins w:id="164" w:author="Jonathan Benn" w:date="2020-12-18T15:01:00Z">
        <w:r w:rsidR="000B2757">
          <w:t xml:space="preserve">requires </w:t>
        </w:r>
      </w:ins>
      <w:ins w:id="165" w:author="Jonathan Benn" w:date="2020-12-18T14:44:00Z">
        <w:r w:rsidR="005A12E4">
          <w:t xml:space="preserve">understanding </w:t>
        </w:r>
      </w:ins>
      <w:ins w:id="166" w:author="Jonathan Benn" w:date="2020-12-18T15:01:00Z">
        <w:r w:rsidR="000B2757">
          <w:t xml:space="preserve">of </w:t>
        </w:r>
      </w:ins>
      <w:ins w:id="167" w:author="Jonathan Benn" w:date="2020-12-18T14:44:00Z">
        <w:r w:rsidR="005A12E4">
          <w:t>a ra</w:t>
        </w:r>
      </w:ins>
      <w:ins w:id="168" w:author="Jonathan Benn" w:date="2020-12-18T14:45:00Z">
        <w:r w:rsidR="005A12E4">
          <w:t>nge of</w:t>
        </w:r>
      </w:ins>
      <w:ins w:id="169" w:author="Jonathan Benn" w:date="2020-12-18T14:44:00Z">
        <w:r w:rsidR="005A12E4">
          <w:t xml:space="preserve"> non-technical issues</w:t>
        </w:r>
      </w:ins>
      <w:ins w:id="170" w:author="Jonathan Benn" w:date="2020-12-18T14:45:00Z">
        <w:r w:rsidR="005A12E4">
          <w:t xml:space="preserve">, including </w:t>
        </w:r>
      </w:ins>
      <w:ins w:id="171" w:author="Jonathan Benn" w:date="2020-12-18T15:02:00Z">
        <w:r w:rsidR="000B2757">
          <w:t xml:space="preserve">medical, legal, ethical and societal </w:t>
        </w:r>
        <w:commentRangeStart w:id="172"/>
        <w:r w:rsidR="000B2757">
          <w:t>considerations.</w:t>
        </w:r>
      </w:ins>
      <w:commentRangeEnd w:id="172"/>
      <w:ins w:id="173" w:author="Jonathan Benn" w:date="2020-12-18T15:06:00Z">
        <w:r>
          <w:rPr>
            <w:rStyle w:val="CommentReference"/>
          </w:rPr>
          <w:commentReference w:id="172"/>
        </w:r>
      </w:ins>
      <w:del w:id="174" w:author="Jonathan Benn" w:date="2020-12-18T14:35:00Z">
        <w:r w:rsidR="27345AD3" w:rsidDel="00E2572C">
          <w:delText xml:space="preserve"> </w:delText>
        </w:r>
      </w:del>
    </w:p>
    <w:p w14:paraId="2762DDFD" w14:textId="25ECDC50" w:rsidR="00117985" w:rsidRDefault="3427B82F" w:rsidP="2D17E58B">
      <w:pPr>
        <w:spacing w:after="0" w:line="240" w:lineRule="auto"/>
      </w:pPr>
      <w:del w:id="175" w:author="Jonathan Benn" w:date="2020-12-18T15:13:00Z">
        <w:r w:rsidDel="00117985">
          <w:delText>D</w:delText>
        </w:r>
        <w:r w:rsidR="27345AD3" w:rsidDel="00117985">
          <w:delText>evelopers of digital health are incentivised to promote their products persuasively with, for example, focus on short- rather than long-term benefits.</w:delText>
        </w:r>
        <w:r w:rsidR="00F24ABF" w:rsidDel="00117985">
          <w:fldChar w:fldCharType="begin" w:fldLock="1"/>
        </w:r>
        <w:r w:rsidR="006D003E" w:rsidDel="00117985">
          <w:del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delInstrText>
        </w:r>
        <w:r w:rsidR="00F24ABF" w:rsidDel="00117985">
          <w:fldChar w:fldCharType="separate"/>
        </w:r>
        <w:r w:rsidR="006D003E" w:rsidRPr="006D003E" w:rsidDel="00117985">
          <w:rPr>
            <w:noProof/>
            <w:vertAlign w:val="superscript"/>
          </w:rPr>
          <w:delText>35</w:delText>
        </w:r>
        <w:r w:rsidR="00F24ABF" w:rsidDel="00117985">
          <w:fldChar w:fldCharType="end"/>
        </w:r>
        <w:r w:rsidR="27345AD3" w:rsidDel="00117985">
          <w:delText xml:space="preserve"> This can result in ‘safety/security theatre’, which describes deliberate safety-related activities intended to provoke feelings of improved safety regardless of whether they actually influence safety.</w:delText>
        </w:r>
        <w:r w:rsidR="00F24ABF" w:rsidDel="00117985">
          <w:fldChar w:fldCharType="begin" w:fldLock="1"/>
        </w:r>
        <w:r w:rsidR="006D003E" w:rsidDel="00117985">
          <w:del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47&lt;/sup&gt;","plainTextFormattedCitation":"47","previouslyFormattedCitation":"&lt;sup&gt;48&lt;/sup&gt;"},"properties":{"noteIndex":0},"schema":"https://github.com/citation-style-language/schema/raw/master/csl-citation.json"}</w:delInstrText>
        </w:r>
        <w:r w:rsidR="00F24ABF" w:rsidDel="00117985">
          <w:fldChar w:fldCharType="separate"/>
        </w:r>
        <w:r w:rsidR="006D003E" w:rsidRPr="006D003E" w:rsidDel="00117985">
          <w:rPr>
            <w:noProof/>
            <w:vertAlign w:val="superscript"/>
          </w:rPr>
          <w:delText>47</w:delText>
        </w:r>
        <w:r w:rsidR="00F24ABF" w:rsidDel="00117985">
          <w:fldChar w:fldCharType="end"/>
        </w:r>
        <w:r w:rsidR="27345AD3" w:rsidDel="00117985">
          <w:delText xml:space="preserve"> Patients’ </w:delText>
        </w:r>
        <w:r w:rsidR="76770D14" w:rsidDel="00117985">
          <w:delText xml:space="preserve">trust is challenged and their </w:delText>
        </w:r>
        <w:r w:rsidR="27345AD3" w:rsidDel="00117985">
          <w:delText xml:space="preserve">safety threatened </w:delText>
        </w:r>
        <w:r w:rsidR="618E4831" w:rsidDel="00117985">
          <w:delText xml:space="preserve">by </w:delText>
        </w:r>
        <w:r w:rsidR="27345AD3" w:rsidDel="00117985">
          <w:delText>misdirection of attention and from allocation of limited resources to support the distraction.</w:delText>
        </w:r>
      </w:del>
    </w:p>
    <w:p w14:paraId="32AD342D" w14:textId="2586642B" w:rsidR="00AB7C4E" w:rsidDel="0070714E" w:rsidRDefault="0070714E" w:rsidP="2D17E58B">
      <w:pPr>
        <w:spacing w:after="0" w:line="240" w:lineRule="auto"/>
        <w:rPr>
          <w:del w:id="176" w:author="Jonathan Benn" w:date="2020-12-18T15:27:00Z"/>
        </w:rPr>
      </w:pPr>
      <w:ins w:id="177" w:author="Jonathan Benn" w:date="2020-12-18T15:31:00Z">
        <w:r>
          <w:rPr>
            <w:noProof/>
          </w:rPr>
          <w:t>In additon to design,</w:t>
        </w:r>
      </w:ins>
      <w:ins w:id="178" w:author="Jonathan Benn" w:date="2020-12-18T15:22:00Z">
        <w:r w:rsidR="005A2D87">
          <w:rPr>
            <w:noProof/>
          </w:rPr>
          <w:t xml:space="preserve"> the</w:t>
        </w:r>
      </w:ins>
      <w:ins w:id="179" w:author="Jonathan Benn" w:date="2020-12-18T15:15:00Z">
        <w:r w:rsidR="00117985">
          <w:rPr>
            <w:noProof/>
          </w:rPr>
          <w:t xml:space="preserve"> </w:t>
        </w:r>
      </w:ins>
      <w:ins w:id="180" w:author="Jonathan Benn" w:date="2020-12-18T15:16:00Z">
        <w:r w:rsidR="00117985">
          <w:rPr>
            <w:noProof/>
          </w:rPr>
          <w:t>pr</w:t>
        </w:r>
      </w:ins>
      <w:ins w:id="181" w:author="Jonathan Benn" w:date="2020-12-18T15:15:00Z">
        <w:r w:rsidR="00117985">
          <w:rPr>
            <w:noProof/>
          </w:rPr>
          <w:t xml:space="preserve">ocess by which </w:t>
        </w:r>
      </w:ins>
      <w:ins w:id="182" w:author="Jonathan Benn" w:date="2020-12-18T15:22:00Z">
        <w:r w:rsidR="005A2D87">
          <w:rPr>
            <w:noProof/>
          </w:rPr>
          <w:t xml:space="preserve">a </w:t>
        </w:r>
      </w:ins>
      <w:ins w:id="183" w:author="Jonathan Benn" w:date="2020-12-18T15:15:00Z">
        <w:r w:rsidR="00117985">
          <w:rPr>
            <w:noProof/>
          </w:rPr>
          <w:t xml:space="preserve">technology is implemented in health care systems </w:t>
        </w:r>
      </w:ins>
      <w:ins w:id="184" w:author="Jonathan Benn" w:date="2020-12-18T15:16:00Z">
        <w:r w:rsidR="005A2D87">
          <w:rPr>
            <w:noProof/>
          </w:rPr>
          <w:t xml:space="preserve">affects </w:t>
        </w:r>
      </w:ins>
      <w:ins w:id="185" w:author="Jonathan Benn" w:date="2020-12-18T15:22:00Z">
        <w:r w:rsidR="005A2D87">
          <w:rPr>
            <w:noProof/>
          </w:rPr>
          <w:t xml:space="preserve">human </w:t>
        </w:r>
      </w:ins>
      <w:ins w:id="186" w:author="Jonathan Benn" w:date="2020-12-18T15:16:00Z">
        <w:r w:rsidR="005A2D87">
          <w:rPr>
            <w:noProof/>
          </w:rPr>
          <w:t>confidence and adoption decisions.  Often t</w:t>
        </w:r>
      </w:ins>
      <w:del w:id="187" w:author="Jonathan Benn" w:date="2020-12-18T15:16:00Z">
        <w:r w:rsidR="79C6A2AE" w:rsidRPr="2D17E58B" w:rsidDel="005A2D87">
          <w:rPr>
            <w:noProof/>
          </w:rPr>
          <w:delText>T</w:delText>
        </w:r>
      </w:del>
      <w:r w:rsidR="79C6A2AE" w:rsidRPr="2D17E58B">
        <w:rPr>
          <w:noProof/>
        </w:rPr>
        <w:t>echnology implementation</w:t>
      </w:r>
      <w:del w:id="188" w:author="Jonathan Benn" w:date="2020-12-18T15:16:00Z">
        <w:r w:rsidR="79C6A2AE" w:rsidRPr="2D17E58B" w:rsidDel="005A2D87">
          <w:rPr>
            <w:noProof/>
          </w:rPr>
          <w:delText>s</w:delText>
        </w:r>
      </w:del>
      <w:r w:rsidR="79C6A2AE" w:rsidRPr="2D17E58B">
        <w:rPr>
          <w:noProof/>
        </w:rPr>
        <w:t xml:space="preserve"> </w:t>
      </w:r>
      <w:del w:id="189" w:author="Jonathan Benn" w:date="2020-12-18T15:16:00Z">
        <w:r w:rsidR="79C6A2AE" w:rsidRPr="2D17E58B" w:rsidDel="005A2D87">
          <w:rPr>
            <w:noProof/>
          </w:rPr>
          <w:delText>in healthcare organisations are</w:delText>
        </w:r>
      </w:del>
      <w:ins w:id="190" w:author="Jonathan Benn" w:date="2020-12-18T15:16:00Z">
        <w:r w:rsidR="005A2D87">
          <w:rPr>
            <w:noProof/>
          </w:rPr>
          <w:t>is a</w:t>
        </w:r>
      </w:ins>
      <w:r w:rsidR="79C6A2AE" w:rsidRPr="2D17E58B">
        <w:rPr>
          <w:noProof/>
        </w:rPr>
        <w:t xml:space="preserve"> top-down</w:t>
      </w:r>
      <w:ins w:id="191" w:author="Jonathan Benn" w:date="2020-12-18T15:16:00Z">
        <w:r w:rsidR="005A2D87">
          <w:rPr>
            <w:noProof/>
          </w:rPr>
          <w:t xml:space="preserve"> process</w:t>
        </w:r>
      </w:ins>
      <w:r w:rsidR="43DDC30D" w:rsidRPr="2D17E58B">
        <w:rPr>
          <w:noProof/>
        </w:rPr>
        <w:t>,</w:t>
      </w:r>
      <w:r w:rsidR="79C6A2AE" w:rsidRPr="2D17E58B">
        <w:rPr>
          <w:noProof/>
        </w:rPr>
        <w:t xml:space="preserve"> </w:t>
      </w:r>
      <w:del w:id="192" w:author="Jonathan Benn" w:date="2020-12-18T15:17:00Z">
        <w:r w:rsidR="79C6A2AE" w:rsidRPr="2D17E58B" w:rsidDel="005A2D87">
          <w:rPr>
            <w:noProof/>
          </w:rPr>
          <w:delText xml:space="preserve">where </w:delText>
        </w:r>
      </w:del>
      <w:ins w:id="193" w:author="Jonathan Benn" w:date="2020-12-18T15:17:00Z">
        <w:r w:rsidR="005A2D87">
          <w:rPr>
            <w:noProof/>
          </w:rPr>
          <w:t>in which</w:t>
        </w:r>
        <w:r w:rsidR="005A2D87" w:rsidRPr="2D17E58B">
          <w:rPr>
            <w:noProof/>
          </w:rPr>
          <w:t xml:space="preserve"> </w:t>
        </w:r>
      </w:ins>
      <w:r w:rsidR="79C6A2AE" w:rsidRPr="2D17E58B">
        <w:rPr>
          <w:noProof/>
        </w:rPr>
        <w:t>healthcare professionals must find ways to make the technology work for them</w:t>
      </w:r>
      <w:r w:rsidR="79C6A2AE"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79C6A2AE">
        <w:t xml:space="preserve"> </w:t>
      </w:r>
      <w:r w:rsidR="351BF246">
        <w:t xml:space="preserve">Lack of user-involvement in procurement and </w:t>
      </w:r>
      <w:r w:rsidR="351BF246">
        <w:lastRenderedPageBreak/>
        <w:t xml:space="preserve">implementation </w:t>
      </w:r>
      <w:r w:rsidR="2178E8B7">
        <w:t>can compromise healthcare professionals’ trust</w:t>
      </w:r>
      <w:ins w:id="194" w:author="Jonathan Benn" w:date="2020-12-18T15:23:00Z">
        <w:r w:rsidR="005A2D87">
          <w:t xml:space="preserve">, along with </w:t>
        </w:r>
      </w:ins>
      <w:ins w:id="195" w:author="Jonathan Benn" w:date="2020-12-18T15:24:00Z">
        <w:r w:rsidR="005A2D87">
          <w:t xml:space="preserve">shortcomings in </w:t>
        </w:r>
      </w:ins>
      <w:ins w:id="196" w:author="Jonathan Benn" w:date="2020-12-18T15:23:00Z">
        <w:r w:rsidR="005A2D87">
          <w:t>perceived ease of use</w:t>
        </w:r>
      </w:ins>
      <w:ins w:id="197" w:author="Jonathan Benn" w:date="2020-12-18T15:24:00Z">
        <w:r w:rsidR="005A2D87">
          <w:t xml:space="preserve"> linked to issues with </w:t>
        </w:r>
      </w:ins>
      <w:ins w:id="198" w:author="Jonathan Benn" w:date="2020-12-18T15:23:00Z">
        <w:r w:rsidR="005A2D87">
          <w:t>interoperability</w:t>
        </w:r>
      </w:ins>
      <w:ins w:id="199" w:author="Jonathan Benn" w:date="2020-12-18T15:25:00Z">
        <w:r w:rsidR="005A2D87">
          <w:t>, accessibility and guidance</w:t>
        </w:r>
      </w:ins>
      <w:r w:rsidR="49D3458F">
        <w:t>.</w:t>
      </w:r>
      <w:r w:rsidR="00AB7C4E">
        <w:fldChar w:fldCharType="begin" w:fldLock="1"/>
      </w:r>
      <w:r w:rsidR="006D003E">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50&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ins w:id="200" w:author="Jonathan Benn" w:date="2020-12-18T15:27:00Z">
        <w:r>
          <w:t xml:space="preserve">  </w:t>
        </w:r>
      </w:ins>
    </w:p>
    <w:p w14:paraId="7DE87B0C" w14:textId="747E04E6" w:rsidR="001352CF" w:rsidDel="0070714E" w:rsidRDefault="0070714E" w:rsidP="2D17E58B">
      <w:pPr>
        <w:spacing w:after="0" w:line="240" w:lineRule="auto"/>
        <w:rPr>
          <w:del w:id="201" w:author="Jonathan Benn" w:date="2020-12-18T15:31:00Z"/>
        </w:rPr>
      </w:pPr>
      <w:ins w:id="202" w:author="Jonathan Benn" w:date="2020-12-18T15:26:00Z">
        <w:r>
          <w:t>In the worst cases, this can lead to technology abandonment</w:t>
        </w:r>
      </w:ins>
      <w:del w:id="203" w:author="Jonathan Benn" w:date="2020-12-18T15:26:00Z">
        <w:r w:rsidR="49D3458F" w:rsidDel="0070714E">
          <w:delText xml:space="preserve">This </w:delText>
        </w:r>
        <w:r w:rsidR="351BF246" w:rsidDel="0070714E">
          <w:delText xml:space="preserve">is associated with </w:delText>
        </w:r>
        <w:r w:rsidR="00AB7C4E" w:rsidDel="0070714E">
          <w:delText>abandoning technologies</w:delText>
        </w:r>
      </w:del>
      <w:r w:rsidR="00AB7C4E">
        <w:fldChar w:fldCharType="begin" w:fldLock="1"/>
      </w:r>
      <w:r w:rsidR="006D003E">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1&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0</w:t>
      </w:r>
      <w:r w:rsidR="00AB7C4E">
        <w:fldChar w:fldCharType="end"/>
      </w:r>
      <w:r w:rsidR="167BF1F8">
        <w:t xml:space="preserve"> </w:t>
      </w:r>
      <w:ins w:id="204" w:author="Jonathan Benn" w:date="2020-12-18T15:27:00Z">
        <w:r>
          <w:t xml:space="preserve">for reasons </w:t>
        </w:r>
      </w:ins>
      <w:del w:id="205" w:author="Jonathan Benn" w:date="2020-12-18T15:27:00Z">
        <w:r w:rsidR="5D4AA85E" w:rsidDel="0070714E">
          <w:delText>due</w:delText>
        </w:r>
        <w:r w:rsidR="3D378A61" w:rsidDel="0070714E">
          <w:delText xml:space="preserve"> to</w:delText>
        </w:r>
      </w:del>
      <w:ins w:id="206" w:author="Jonathan Benn" w:date="2020-12-18T15:36:00Z">
        <w:r w:rsidR="00CC2E99">
          <w:t>that may include</w:t>
        </w:r>
      </w:ins>
      <w:r w:rsidR="3D378A61">
        <w:t xml:space="preserve"> </w:t>
      </w:r>
      <w:del w:id="207" w:author="Jonathan Benn" w:date="2020-12-18T15:26:00Z">
        <w:r w:rsidR="55980E13" w:rsidDel="0070714E">
          <w:delText>their</w:delText>
        </w:r>
        <w:r w:rsidR="2F768EFD" w:rsidDel="0070714E">
          <w:delText xml:space="preserve"> </w:delText>
        </w:r>
      </w:del>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1DD457A2">
        <w:t xml:space="preserve"> </w:t>
      </w:r>
      <w:ins w:id="208" w:author="Jonathan Benn" w:date="2020-12-18T15:31:00Z">
        <w:r>
          <w:t xml:space="preserve">  </w:t>
        </w:r>
      </w:ins>
    </w:p>
    <w:p w14:paraId="79784C2E" w14:textId="5308721E" w:rsidR="0070714E" w:rsidRDefault="0070714E" w:rsidP="2D17E58B">
      <w:pPr>
        <w:spacing w:after="0" w:line="240" w:lineRule="auto"/>
        <w:rPr>
          <w:ins w:id="209" w:author="Jonathan Benn" w:date="2020-12-18T15:33:00Z"/>
        </w:rPr>
      </w:pPr>
    </w:p>
    <w:p w14:paraId="060EC956" w14:textId="77777777" w:rsidR="0070714E" w:rsidRPr="00F25567" w:rsidRDefault="0070714E" w:rsidP="2D17E58B">
      <w:pPr>
        <w:spacing w:after="0" w:line="240" w:lineRule="auto"/>
        <w:rPr>
          <w:ins w:id="210" w:author="Jonathan Benn" w:date="2020-12-18T15:33:00Z"/>
        </w:rPr>
      </w:pPr>
    </w:p>
    <w:p w14:paraId="58966D93" w14:textId="70672411" w:rsidR="00CC2E99" w:rsidRPr="00CC2E99" w:rsidDel="00CC2E99" w:rsidRDefault="001352CF" w:rsidP="2D17E58B">
      <w:pPr>
        <w:spacing w:after="0" w:line="240" w:lineRule="auto"/>
        <w:rPr>
          <w:del w:id="211" w:author="Jonathan Benn" w:date="2020-12-18T15:40:00Z"/>
          <w:rPrChange w:id="212" w:author="Jonathan Benn" w:date="2020-12-18T15:40:00Z">
            <w:rPr>
              <w:del w:id="213" w:author="Jonathan Benn" w:date="2020-12-18T15:40:00Z"/>
              <w:shd w:val="clear" w:color="auto" w:fill="5B9BD5" w:themeFill="accent1"/>
            </w:rPr>
          </w:rPrChange>
        </w:rPr>
      </w:pPr>
      <w:r>
        <w:t xml:space="preserve">We </w:t>
      </w:r>
      <w:r w:rsidR="082F9AE7">
        <w:t xml:space="preserve">recommend </w:t>
      </w:r>
      <w:r>
        <w:t>a socio</w:t>
      </w:r>
      <w:del w:id="214" w:author="Jonathan Benn" w:date="2020-12-18T15:29:00Z">
        <w:r w:rsidDel="0070714E">
          <w:delText>-</w:delText>
        </w:r>
      </w:del>
      <w:r>
        <w:t xml:space="preserve">technical </w:t>
      </w:r>
      <w:del w:id="215" w:author="Jonathan Benn" w:date="2020-12-18T13:51:00Z">
        <w:r w:rsidDel="003B7160">
          <w:delText xml:space="preserve">perspective </w:delText>
        </w:r>
      </w:del>
      <w:ins w:id="216" w:author="Jonathan Benn" w:date="2020-12-18T13:51:00Z">
        <w:r w:rsidR="003B7160">
          <w:t>approach to the development and implementation</w:t>
        </w:r>
      </w:ins>
      <w:ins w:id="217" w:author="Jonathan Benn" w:date="2020-12-18T13:52:00Z">
        <w:r w:rsidR="003B7160">
          <w:t xml:space="preserve"> of digital health</w:t>
        </w:r>
      </w:ins>
      <w:ins w:id="218" w:author="Jonathan Benn" w:date="2020-12-18T13:53:00Z">
        <w:r w:rsidR="003B7160">
          <w:t>,</w:t>
        </w:r>
      </w:ins>
      <w:ins w:id="219" w:author="Jonathan Benn" w:date="2020-12-18T13:51:00Z">
        <w:r w:rsidR="003B7160">
          <w:t xml:space="preserve"> </w:t>
        </w:r>
      </w:ins>
      <w:del w:id="220" w:author="Jonathan Benn" w:date="2020-12-18T13:52:00Z">
        <w:r w:rsidR="4CFA0C9D" w:rsidDel="003B7160">
          <w:delText xml:space="preserve">to </w:delText>
        </w:r>
        <w:r w:rsidDel="003B7160">
          <w:delText xml:space="preserve">help </w:delText>
        </w:r>
      </w:del>
      <w:ins w:id="221" w:author="Jonathan Benn" w:date="2020-12-18T13:52:00Z">
        <w:r w:rsidR="003B7160">
          <w:t xml:space="preserve">that </w:t>
        </w:r>
      </w:ins>
      <w:ins w:id="222" w:author="Jonathan Benn" w:date="2020-12-18T13:54:00Z">
        <w:r w:rsidR="003B7160">
          <w:t>includes</w:t>
        </w:r>
      </w:ins>
      <w:ins w:id="223" w:author="Jonathan Benn" w:date="2020-12-18T13:52:00Z">
        <w:r w:rsidR="003B7160">
          <w:t xml:space="preserve"> the perspectives of </w:t>
        </w:r>
      </w:ins>
      <w:r>
        <w:t>all stakeholders</w:t>
      </w:r>
      <w:r w:rsidR="1ED3B069">
        <w:t xml:space="preserve"> </w:t>
      </w:r>
      <w:del w:id="224" w:author="Jonathan Benn" w:date="2020-12-18T15:29:00Z">
        <w:r w:rsidR="0BF4D372" w:rsidDel="0070714E">
          <w:delText xml:space="preserve">set out the various </w:delText>
        </w:r>
      </w:del>
      <w:ins w:id="225" w:author="Jonathan Benn" w:date="2020-12-18T15:29:00Z">
        <w:r w:rsidR="0070714E">
          <w:t xml:space="preserve">and </w:t>
        </w:r>
      </w:ins>
      <w:r w:rsidR="0BF4D372">
        <w:t xml:space="preserve">components of </w:t>
      </w:r>
      <w:ins w:id="226" w:author="Jonathan Benn" w:date="2020-12-18T15:29:00Z">
        <w:r w:rsidR="0070714E">
          <w:t xml:space="preserve">the </w:t>
        </w:r>
      </w:ins>
      <w:r w:rsidR="52B8AD7A">
        <w:t>healthcare</w:t>
      </w:r>
      <w:r w:rsidR="0BF4D372">
        <w:t xml:space="preserve"> system</w:t>
      </w:r>
      <w:ins w:id="227" w:author="Jonathan Benn" w:date="2020-12-18T15:33:00Z">
        <w:r w:rsidR="0070714E">
          <w:t xml:space="preserve"> at all stages of the system lifecycle</w:t>
        </w:r>
      </w:ins>
      <w:del w:id="228" w:author="Jonathan Benn" w:date="2020-12-18T15:29:00Z">
        <w:r w:rsidR="0BF4D372" w:rsidDel="0070714E">
          <w:delText>s</w:delText>
        </w:r>
      </w:del>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6D003E">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2&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1</w:t>
      </w:r>
      <w:r w:rsidR="00AB7C4E">
        <w:fldChar w:fldCharType="end"/>
      </w:r>
      <w:r>
        <w:t xml:space="preserve"> </w:t>
      </w:r>
      <w:ins w:id="229" w:author="Jonathan Benn" w:date="2020-12-18T15:34:00Z">
        <w:r w:rsidR="0070714E">
          <w:t>A s</w:t>
        </w:r>
      </w:ins>
      <w:del w:id="230" w:author="Jonathan Benn" w:date="2020-12-18T15:34:00Z">
        <w:r w:rsidDel="0070714E">
          <w:delText>S</w:delText>
        </w:r>
      </w:del>
      <w:r w:rsidR="3289239E">
        <w:t>ocio</w:t>
      </w:r>
      <w:del w:id="231" w:author="Jonathan Benn" w:date="2020-12-18T15:29:00Z">
        <w:r w:rsidR="3289239E" w:rsidDel="0070714E">
          <w:delText>-</w:delText>
        </w:r>
      </w:del>
      <w:r w:rsidR="3289239E">
        <w:t xml:space="preserve">technical </w:t>
      </w:r>
      <w:del w:id="232" w:author="Jonathan Benn" w:date="2020-12-18T15:34:00Z">
        <w:r w:rsidDel="0070714E">
          <w:delText>perspective</w:delText>
        </w:r>
        <w:r w:rsidR="1E49CA42" w:rsidDel="0070714E">
          <w:delText>s</w:delText>
        </w:r>
        <w:r w:rsidDel="0070714E">
          <w:delText xml:space="preserve"> </w:delText>
        </w:r>
      </w:del>
      <w:ins w:id="233" w:author="Jonathan Benn" w:date="2020-12-18T15:34:00Z">
        <w:r w:rsidR="0070714E">
          <w:t>approach</w:t>
        </w:r>
        <w:r w:rsidR="0070714E">
          <w:t xml:space="preserve"> </w:t>
        </w:r>
      </w:ins>
      <w:del w:id="234" w:author="Jonathan Benn" w:date="2020-12-18T15:34:00Z">
        <w:r w:rsidDel="0070714E">
          <w:delText xml:space="preserve">can support an awareness </w:delText>
        </w:r>
        <w:r w:rsidR="36476113" w:rsidDel="0070714E">
          <w:delText xml:space="preserve">of these </w:delText>
        </w:r>
        <w:r w:rsidR="5E7D75FE" w:rsidDel="0070714E">
          <w:delText xml:space="preserve">components </w:delText>
        </w:r>
        <w:r w:rsidR="36476113" w:rsidDel="0070714E">
          <w:delText xml:space="preserve">to </w:delText>
        </w:r>
      </w:del>
      <w:r w:rsidR="36476113">
        <w:t>facilitate</w:t>
      </w:r>
      <w:ins w:id="235" w:author="Jonathan Benn" w:date="2020-12-18T15:34:00Z">
        <w:r w:rsidR="0070714E">
          <w:t>s</w:t>
        </w:r>
      </w:ins>
      <w:r w:rsidR="36476113">
        <w:t xml:space="preserve"> </w:t>
      </w:r>
      <w:r>
        <w:t xml:space="preserve">transparency as a foundation </w:t>
      </w:r>
      <w:ins w:id="236" w:author="Jonathan Benn" w:date="2020-12-18T15:34:00Z">
        <w:r w:rsidR="0070714E">
          <w:t>for</w:t>
        </w:r>
      </w:ins>
      <w:del w:id="237" w:author="Jonathan Benn" w:date="2020-12-18T15:34:00Z">
        <w:r w:rsidDel="0070714E">
          <w:delText>of</w:delText>
        </w:r>
      </w:del>
      <w:r>
        <w:t xml:space="preserve"> trus</w:t>
      </w:r>
      <w:r w:rsidR="00D84EFC">
        <w:t>t</w:t>
      </w:r>
      <w:ins w:id="238" w:author="Jonathan Benn" w:date="2020-12-18T15:34:00Z">
        <w:r w:rsidR="0070714E">
          <w:t xml:space="preserve"> in</w:t>
        </w:r>
      </w:ins>
      <w:ins w:id="239" w:author="Jonathan Benn" w:date="2020-12-18T15:35:00Z">
        <w:r w:rsidR="0070714E">
          <w:t xml:space="preserve"> </w:t>
        </w:r>
      </w:ins>
      <w:ins w:id="240" w:author="Jonathan Benn" w:date="2020-12-18T15:34:00Z">
        <w:r w:rsidR="0070714E">
          <w:t>technology and its implementation</w:t>
        </w:r>
      </w:ins>
      <w:del w:id="241" w:author="Jonathan Benn" w:date="2020-12-18T15:34:00Z">
        <w:r w:rsidDel="0070714E">
          <w:delText>, in line with the Transparency for Trust initiative.</w:delText>
        </w:r>
      </w:del>
      <w:r>
        <w:fldChar w:fldCharType="begin" w:fldLock="1"/>
      </w:r>
      <w:r w:rsidR="006D003E">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3&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w:t>
      </w:r>
      <w:ins w:id="242" w:author="Jonathan Benn" w:date="2020-12-18T15:35:00Z">
        <w:r w:rsidR="0070714E">
          <w:t xml:space="preserve"> </w:t>
        </w:r>
      </w:ins>
      <w:r>
        <w:t>Socio-technical models like the Systems Engineering Initiative for Patient</w:t>
      </w:r>
      <w:ins w:id="243" w:author="Jonathan Benn" w:date="2020-12-18T15:38:00Z">
        <w:r w:rsidR="00CC2E99">
          <w:t xml:space="preserve"> Safety, for example, provide a framework for understanding clinical work system interrelationships and </w:t>
        </w:r>
      </w:ins>
      <w:ins w:id="244" w:author="Jonathan Benn" w:date="2020-12-18T15:39:00Z">
        <w:r w:rsidR="00CC2E99">
          <w:t>safety outcomes</w:t>
        </w:r>
      </w:ins>
      <w:del w:id="245" w:author="Jonathan Benn" w:date="2020-12-18T15:39:00Z">
        <w:r w:rsidDel="00CC2E99">
          <w:delText xml:space="preserve"> Safety</w:delText>
        </w:r>
      </w:del>
      <w:r>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fldChar w:fldCharType="separate"/>
      </w:r>
      <w:r w:rsidR="006D003E" w:rsidRPr="006D003E">
        <w:rPr>
          <w:noProof/>
          <w:vertAlign w:val="superscript"/>
        </w:rPr>
        <w:t>53</w:t>
      </w:r>
      <w:r>
        <w:fldChar w:fldCharType="end"/>
      </w:r>
      <w:ins w:id="246" w:author="Jonathan Benn" w:date="2020-12-18T15:39:00Z">
        <w:r w:rsidR="00CC2E99">
          <w:t>.</w:t>
        </w:r>
      </w:ins>
      <w:del w:id="247" w:author="Jonathan Benn" w:date="2020-12-18T15:39:00Z">
        <w:r w:rsidR="00AB7C4E" w:rsidDel="00CC2E99">
          <w:delText xml:space="preserve"> </w:delText>
        </w:r>
      </w:del>
      <w:del w:id="248" w:author="Jonathan Benn" w:date="2020-12-18T15:37:00Z">
        <w:r w:rsidDel="00CC2E99">
          <w:delText xml:space="preserve">relate the components of healthcare systems, which also map to the determinants of trusting relationships with technology (cf. figure 2 in </w:delText>
        </w:r>
        <w:r w:rsidDel="00CC2E99">
          <w:fldChar w:fldCharType="begin" w:fldLock="1"/>
        </w:r>
        <w:r w:rsidR="006D003E" w:rsidDel="00CC2E99">
          <w:del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delInstrText>
        </w:r>
        <w:r w:rsidDel="00CC2E99">
          <w:fldChar w:fldCharType="separate"/>
        </w:r>
        <w:r w:rsidR="006D003E" w:rsidRPr="006D003E" w:rsidDel="00CC2E99">
          <w:rPr>
            <w:noProof/>
            <w:vertAlign w:val="superscript"/>
          </w:rPr>
          <w:delText>46</w:delText>
        </w:r>
        <w:r w:rsidDel="00CC2E99">
          <w:fldChar w:fldCharType="end"/>
        </w:r>
        <w:r w:rsidDel="00CC2E99">
          <w:delText>).</w:delText>
        </w:r>
      </w:del>
      <w:ins w:id="249" w:author="Jonathan Benn" w:date="2020-12-18T15:40:00Z">
        <w:r w:rsidR="00CC2E99">
          <w:t xml:space="preserve">  </w:t>
        </w:r>
      </w:ins>
    </w:p>
    <w:p w14:paraId="67AA5589" w14:textId="10CC592A" w:rsidR="001352CF" w:rsidRPr="00F25567" w:rsidRDefault="001352CF" w:rsidP="001352CF">
      <w:pPr>
        <w:spacing w:after="0" w:line="240" w:lineRule="auto"/>
      </w:pPr>
      <w:del w:id="250" w:author="Jonathan Benn" w:date="2020-12-18T15:39:00Z">
        <w:r w:rsidRPr="00777476" w:rsidDel="00CC2E99">
          <w:delText>Practically</w:delText>
        </w:r>
      </w:del>
      <w:ins w:id="251" w:author="Jonathan Benn" w:date="2020-12-18T15:39:00Z">
        <w:r w:rsidR="00CC2E99">
          <w:t>In addition</w:t>
        </w:r>
      </w:ins>
      <w:r w:rsidRPr="00777476">
        <w:t xml:space="preserve">, developers and vendors of emerging </w:t>
      </w:r>
      <w:r w:rsidR="00977083">
        <w:t>digital h</w:t>
      </w:r>
      <w:r w:rsidRPr="00777476">
        <w:t xml:space="preserve">ealth technologies </w:t>
      </w:r>
      <w:del w:id="252" w:author="Jonathan Benn" w:date="2020-12-18T13:47:00Z">
        <w:r w:rsidRPr="00777476" w:rsidDel="003B7160">
          <w:delText xml:space="preserve">could </w:delText>
        </w:r>
      </w:del>
      <w:ins w:id="253" w:author="Jonathan Benn" w:date="2020-12-18T13:47:00Z">
        <w:r w:rsidR="003B7160">
          <w:t>should include</w:t>
        </w:r>
        <w:r w:rsidR="003B7160" w:rsidRPr="00777476">
          <w:t xml:space="preserve"> </w:t>
        </w:r>
      </w:ins>
      <w:del w:id="254" w:author="Jonathan Benn" w:date="2020-12-18T13:47:00Z">
        <w:r w:rsidRPr="00777476" w:rsidDel="003B7160">
          <w:delText xml:space="preserve">consider </w:delText>
        </w:r>
      </w:del>
      <w:r w:rsidRPr="00777476">
        <w:t xml:space="preserve">supplier declarations of conformity to industry </w:t>
      </w:r>
      <w:r w:rsidR="002F5F44">
        <w:t>standards</w:t>
      </w:r>
      <w:del w:id="255" w:author="Jonathan Benn" w:date="2020-12-18T13:48:00Z">
        <w:r w:rsidR="002F5F44" w:rsidDel="003B7160">
          <w:delText>,</w:delText>
        </w:r>
      </w:del>
      <w:r w:rsidR="002F5F44">
        <w:t xml:space="preserve"> </w:t>
      </w:r>
      <w:r w:rsidRPr="00777476">
        <w:t xml:space="preserve">and </w:t>
      </w:r>
      <w:del w:id="256" w:author="Jonathan Benn" w:date="2020-12-18T13:47:00Z">
        <w:r w:rsidRPr="00777476" w:rsidDel="003B7160">
          <w:delText>‘FactSheets’</w:delText>
        </w:r>
      </w:del>
      <w:ins w:id="257" w:author="Jonathan Benn" w:date="2020-12-18T13:47:00Z">
        <w:r w:rsidR="003B7160">
          <w:t>distribute information</w:t>
        </w:r>
      </w:ins>
      <w:r w:rsidR="002F5F44">
        <w:t xml:space="preserve"> </w:t>
      </w:r>
      <w:r w:rsidR="002F5F44" w:rsidRPr="00777476">
        <w:t>co-developed</w:t>
      </w:r>
      <w:r w:rsidR="002F5F44">
        <w:t xml:space="preserve"> with user communities</w:t>
      </w:r>
      <w:ins w:id="258" w:author="Jonathan Benn" w:date="2020-12-18T15:40:00Z">
        <w:r w:rsidR="00CC2E99">
          <w:t xml:space="preserve"> to promote trust in proven digital health solutions</w:t>
        </w:r>
      </w:ins>
      <w:r w:rsidRPr="00777476">
        <w:t>.</w:t>
      </w:r>
      <w:r w:rsidRPr="00777476">
        <w:fldChar w:fldCharType="begin" w:fldLock="1"/>
      </w:r>
      <w:r w:rsidR="006D003E">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5&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4</w:t>
      </w:r>
      <w:r w:rsidRPr="00777476">
        <w:fldChar w:fldCharType="end"/>
      </w:r>
      <w:r w:rsidRPr="00777476">
        <w:t xml:space="preserve"> </w:t>
      </w:r>
      <w:del w:id="259" w:author="Jonathan Benn" w:date="2020-12-18T15:40:00Z">
        <w:r w:rsidRPr="00777476" w:rsidDel="00CC2E99">
          <w:delText>Such approach</w:delText>
        </w:r>
        <w:r w:rsidR="002F5F44" w:rsidDel="00CC2E99">
          <w:delText>es</w:delText>
        </w:r>
        <w:r w:rsidRPr="00777476" w:rsidDel="00CC2E99">
          <w:delText xml:space="preserve"> contribute to proactive, community-led regulation of digital health</w:delText>
        </w:r>
        <w:r w:rsidR="002F5F44" w:rsidDel="00CC2E99">
          <w:delText xml:space="preserve"> to facilitate transparency and understanding</w:delText>
        </w:r>
        <w:r w:rsidRPr="00777476" w:rsidDel="00CC2E99">
          <w:delText>.</w:delText>
        </w:r>
      </w:del>
    </w:p>
    <w:p w14:paraId="0CA059D7" w14:textId="77777777" w:rsidR="001352CF" w:rsidRDefault="001352CF" w:rsidP="001352CF">
      <w:pPr>
        <w:spacing w:after="0" w:line="240" w:lineRule="auto"/>
      </w:pPr>
    </w:p>
    <w:p w14:paraId="063AF99B" w14:textId="7565DE89" w:rsidR="007B37B8" w:rsidRPr="00F25567" w:rsidRDefault="00AA7D50" w:rsidP="00F40E20">
      <w:pPr>
        <w:pStyle w:val="Heading2"/>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1A8BC317"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6D003E">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6&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5</w:t>
      </w:r>
      <w:r w:rsidRPr="00777476">
        <w:fldChar w:fldCharType="end"/>
      </w:r>
    </w:p>
    <w:p w14:paraId="7BAC3EB5" w14:textId="5D350F1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6D003E">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7&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6D003E">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8&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6D003E">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9&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6D003E">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60&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2AC978A9"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6D003E">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1&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6D003E">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2&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F40E20">
      <w:pPr>
        <w:pStyle w:val="Heading2"/>
      </w:pPr>
      <w:r>
        <w:t xml:space="preserve">Challenge </w:t>
      </w:r>
      <w:r w:rsidR="00606DC1">
        <w:t>4</w:t>
      </w:r>
      <w:r>
        <w:t xml:space="preserve">: </w:t>
      </w:r>
      <w:r w:rsidR="007B37B8" w:rsidRPr="00F25567">
        <w:t>Reactive regulations and standards</w:t>
      </w:r>
    </w:p>
    <w:p w14:paraId="7533F278" w14:textId="4A3303CF"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6E348CBD" w14:textId="53FA9B2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84EFC">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2&lt;/sup&gt;","plainTextFormattedCitation":"12","previouslyFormattedCitation":"&lt;sup&gt;12&lt;/sup&gt;"},"properties":{"noteIndex":0},"schema":"https://github.com/citation-style-language/schema/raw/master/csl-citation.json"}</w:instrText>
      </w:r>
      <w:r w:rsidR="00517D76">
        <w:fldChar w:fldCharType="separate"/>
      </w:r>
      <w:r w:rsidR="00D84EFC" w:rsidRPr="00D84EFC">
        <w:rPr>
          <w:noProof/>
          <w:vertAlign w:val="superscript"/>
        </w:rPr>
        <w:t>12</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6D003E">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3&lt;/sup&gt;"},"properties":{"noteIndex":0},"schema":"https://github.com/citation-style-language/schema/raw/master/csl-citation.json"}</w:instrText>
      </w:r>
      <w:r w:rsidR="008D06DB" w:rsidRPr="00777476">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6D003E">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 xml:space="preserve">Such frameworks simultaneously address concerns that the increased administrative </w:t>
      </w:r>
      <w:r w:rsidR="003E2D52" w:rsidRPr="00777476">
        <w:lastRenderedPageBreak/>
        <w:t>burden of more-stringent regulations might delay products that are imperfect but practically useful</w:t>
      </w:r>
      <w:r w:rsidR="003E2D52" w:rsidRPr="00F25567">
        <w:t>.</w:t>
      </w:r>
      <w:r w:rsidR="00195399" w:rsidRPr="00777476">
        <w:fldChar w:fldCharType="begin" w:fldLock="1"/>
      </w:r>
      <w:r w:rsidR="006D003E">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5&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30EA327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8&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F40E20">
      <w:pPr>
        <w:pStyle w:val="Heading2"/>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6695EE67"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6D003E">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6&lt;/sup&gt;"},"properties":{"noteIndex":0},"schema":"https://github.com/citation-style-language/schema/raw/master/csl-citation.json"}</w:instrText>
      </w:r>
      <w:r w:rsidR="00A6027E">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6D003E">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41193403" w:rsidR="0559E5AD" w:rsidRDefault="0559E5AD" w:rsidP="4A87EB38">
      <w:pPr>
        <w:spacing w:after="0" w:line="240" w:lineRule="auto"/>
      </w:pPr>
      <w:r>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6D003E">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8&lt;/sup&gt;"},"properties":{"noteIndex":0},"schema":"https://github.com/citation-style-language/schema/raw/master/csl-citation.json"}</w:instrText>
      </w:r>
      <w:r>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6D003E">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9&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6D003E">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70&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18E9EB4"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6D003E">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8,71&lt;/sup&gt;"},"properties":{"noteIndex":0},"schema":"https://github.com/citation-style-language/schema/raw/master/csl-citation.json"}</w:instrText>
      </w:r>
      <w:r w:rsidR="2B096681">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6D003E">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w:t>
      </w:r>
      <w:proofErr w:type="gramStart"/>
      <w:r>
        <w:t>merely-complicated</w:t>
      </w:r>
      <w:proofErr w:type="gramEnd"/>
      <w:r>
        <w:t xml:space="preserve">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F40E20">
      <w:pPr>
        <w:pStyle w:val="Heading2"/>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0221C080"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D003E">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2&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D003E">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3&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D003E">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4&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6D003E">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5&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376DA4E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6D003E">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9&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 xml:space="preserve">provides a framework for </w:t>
      </w:r>
      <w:r w:rsidR="009D3810" w:rsidRPr="00777476">
        <w:lastRenderedPageBreak/>
        <w:t>understanding the structures, processes and outcomes in healthcare, more generally.</w:t>
      </w:r>
      <w:r w:rsidR="00EA0ACB" w:rsidRPr="00777476">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rsidR="00EA0ACB" w:rsidRPr="00777476">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7B907E8A"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D003E">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6&lt;/sup&gt;"},"properties":{"noteIndex":0},"schema":"https://github.com/citation-style-language/schema/raw/master/csl-citation.json"}</w:instrText>
      </w:r>
      <w:r w:rsidR="00E014A9">
        <w:rPr>
          <w:vertAlign w:val="superscript"/>
        </w:rPr>
        <w:fldChar w:fldCharType="separate"/>
      </w:r>
      <w:r w:rsidR="006D003E" w:rsidRPr="006D003E">
        <w:rPr>
          <w:noProof/>
          <w:vertAlign w:val="superscript"/>
        </w:rPr>
        <w:t>75</w:t>
      </w:r>
      <w:r w:rsidR="00E014A9">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44DC5550" w:rsidR="0058348F" w:rsidRPr="0058348F" w:rsidRDefault="0058348F" w:rsidP="0058348F">
      <w:r>
        <w:t>We would like to acknowledge the contribution of workshop attendees to informing the content of this paper: &lt;person 1&gt;, &lt;affiliation 1&gt;; &lt;person 2&gt;, &lt;affiliation 2&gt;; etc…</w:t>
      </w:r>
    </w:p>
    <w:p w14:paraId="050D5DEA" w14:textId="09ED9308" w:rsidR="0058348F" w:rsidRPr="0058348F" w:rsidRDefault="0058348F" w:rsidP="0058348F"/>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3CD0CF4B" w14:textId="4DCADDE9" w:rsidR="006D003E" w:rsidRPr="006D003E" w:rsidRDefault="00300F75" w:rsidP="006D003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D003E" w:rsidRPr="006D003E">
        <w:rPr>
          <w:rFonts w:ascii="Calibri" w:hAnsi="Calibri" w:cs="Calibri"/>
          <w:noProof/>
          <w:szCs w:val="24"/>
        </w:rPr>
        <w:t xml:space="preserve">1. </w:t>
      </w:r>
      <w:r w:rsidR="006D003E" w:rsidRPr="006D003E">
        <w:rPr>
          <w:rFonts w:ascii="Calibri" w:hAnsi="Calibri" w:cs="Calibri"/>
          <w:noProof/>
          <w:szCs w:val="24"/>
        </w:rPr>
        <w:tab/>
        <w:t xml:space="preserve">Aceto G, Persico V, Pescapé A. Industry 4.0 and Health: Internet of Things, Big Data, and Cloud Computing. </w:t>
      </w:r>
      <w:r w:rsidR="006D003E" w:rsidRPr="006D003E">
        <w:rPr>
          <w:rFonts w:ascii="Calibri" w:hAnsi="Calibri" w:cs="Calibri"/>
          <w:i/>
          <w:iCs/>
          <w:noProof/>
          <w:szCs w:val="24"/>
        </w:rPr>
        <w:t>J Ind Inf Integr</w:t>
      </w:r>
      <w:r w:rsidR="006D003E" w:rsidRPr="006D003E">
        <w:rPr>
          <w:rFonts w:ascii="Calibri" w:hAnsi="Calibri" w:cs="Calibri"/>
          <w:noProof/>
          <w:szCs w:val="24"/>
        </w:rPr>
        <w:t>. 2020;18:100129. doi:10.1016/j.jii.2020.100129</w:t>
      </w:r>
    </w:p>
    <w:p w14:paraId="31AD503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 </w:t>
      </w:r>
      <w:r w:rsidRPr="006D003E">
        <w:rPr>
          <w:rFonts w:ascii="Calibri" w:hAnsi="Calibri" w:cs="Calibri"/>
          <w:noProof/>
          <w:szCs w:val="24"/>
        </w:rPr>
        <w:tab/>
        <w:t xml:space="preserve">Farahani B, Firouzi F, Chang V, Badaroglu M, Constant N, Mankodiya K. Towards fog-driven IoT eHealth: Promises and challenges of IoT in medicine and healthcare. </w:t>
      </w:r>
      <w:r w:rsidRPr="006D003E">
        <w:rPr>
          <w:rFonts w:ascii="Calibri" w:hAnsi="Calibri" w:cs="Calibri"/>
          <w:i/>
          <w:iCs/>
          <w:noProof/>
          <w:szCs w:val="24"/>
        </w:rPr>
        <w:t>Futur Gener Comput Syst</w:t>
      </w:r>
      <w:r w:rsidRPr="006D003E">
        <w:rPr>
          <w:rFonts w:ascii="Calibri" w:hAnsi="Calibri" w:cs="Calibri"/>
          <w:noProof/>
          <w:szCs w:val="24"/>
        </w:rPr>
        <w:t>. 2018;78:659-676. doi:10.1016/j.future.2017.04.036</w:t>
      </w:r>
    </w:p>
    <w:p w14:paraId="60EBB5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 </w:t>
      </w:r>
      <w:r w:rsidRPr="006D003E">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D003E">
        <w:rPr>
          <w:rFonts w:ascii="Calibri" w:hAnsi="Calibri" w:cs="Calibri"/>
          <w:i/>
          <w:iCs/>
          <w:noProof/>
          <w:szCs w:val="24"/>
        </w:rPr>
        <w:t>BMJ Lead</w:t>
      </w:r>
      <w:r w:rsidRPr="006D003E">
        <w:rPr>
          <w:rFonts w:ascii="Calibri" w:hAnsi="Calibri" w:cs="Calibri"/>
          <w:noProof/>
          <w:szCs w:val="24"/>
        </w:rPr>
        <w:t>. 2020. doi:10.1136/leader-2020-000262</w:t>
      </w:r>
    </w:p>
    <w:p w14:paraId="4D8DE12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 </w:t>
      </w:r>
      <w:r w:rsidRPr="006D003E">
        <w:rPr>
          <w:rFonts w:ascii="Calibri" w:hAnsi="Calibri" w:cs="Calibri"/>
          <w:noProof/>
          <w:szCs w:val="24"/>
        </w:rPr>
        <w:tab/>
        <w:t xml:space="preserve">Sittig DF, Wright A, Coiera E, et al. Current challenges in health information technology–related patient safety. </w:t>
      </w:r>
      <w:r w:rsidRPr="006D003E">
        <w:rPr>
          <w:rFonts w:ascii="Calibri" w:hAnsi="Calibri" w:cs="Calibri"/>
          <w:i/>
          <w:iCs/>
          <w:noProof/>
          <w:szCs w:val="24"/>
        </w:rPr>
        <w:t>Health Informatics J</w:t>
      </w:r>
      <w:r w:rsidRPr="006D003E">
        <w:rPr>
          <w:rFonts w:ascii="Calibri" w:hAnsi="Calibri" w:cs="Calibri"/>
          <w:noProof/>
          <w:szCs w:val="24"/>
        </w:rPr>
        <w:t>. 2018;(2):1-9. doi:10.1177/1460458218814893</w:t>
      </w:r>
    </w:p>
    <w:p w14:paraId="57048EA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 </w:t>
      </w:r>
      <w:r w:rsidRPr="006D003E">
        <w:rPr>
          <w:rFonts w:ascii="Calibri" w:hAnsi="Calibri" w:cs="Calibri"/>
          <w:noProof/>
          <w:szCs w:val="24"/>
        </w:rPr>
        <w:tab/>
        <w:t xml:space="preserve">Benbya H, Nan N, Tanriverdi H, Yoo Y. Complexity and Information Systems Research in the Emerging Digital World. </w:t>
      </w:r>
      <w:r w:rsidRPr="006D003E">
        <w:rPr>
          <w:rFonts w:ascii="Calibri" w:hAnsi="Calibri" w:cs="Calibri"/>
          <w:i/>
          <w:iCs/>
          <w:noProof/>
          <w:szCs w:val="24"/>
        </w:rPr>
        <w:t>Manag Inf Syst Q</w:t>
      </w:r>
      <w:r w:rsidRPr="006D003E">
        <w:rPr>
          <w:rFonts w:ascii="Calibri" w:hAnsi="Calibri" w:cs="Calibri"/>
          <w:noProof/>
          <w:szCs w:val="24"/>
        </w:rPr>
        <w:t>. 2020;44(1):1.</w:t>
      </w:r>
    </w:p>
    <w:p w14:paraId="64E1A0E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6. </w:t>
      </w:r>
      <w:r w:rsidRPr="006D003E">
        <w:rPr>
          <w:rFonts w:ascii="Calibri" w:hAnsi="Calibri" w:cs="Calibri"/>
          <w:noProof/>
          <w:szCs w:val="24"/>
        </w:rPr>
        <w:tab/>
        <w:t xml:space="preserve">Vincent C. </w:t>
      </w:r>
      <w:r w:rsidRPr="006D003E">
        <w:rPr>
          <w:rFonts w:ascii="Calibri" w:hAnsi="Calibri" w:cs="Calibri"/>
          <w:i/>
          <w:iCs/>
          <w:noProof/>
          <w:szCs w:val="24"/>
        </w:rPr>
        <w:t>Patient Safety</w:t>
      </w:r>
      <w:r w:rsidRPr="006D003E">
        <w:rPr>
          <w:rFonts w:ascii="Calibri" w:hAnsi="Calibri" w:cs="Calibri"/>
          <w:noProof/>
          <w:szCs w:val="24"/>
        </w:rPr>
        <w:t>. 2nd ed. Oxford: Wiley-Blackwell; 2010.</w:t>
      </w:r>
    </w:p>
    <w:p w14:paraId="3EE721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 </w:t>
      </w:r>
      <w:r w:rsidRPr="006D003E">
        <w:rPr>
          <w:rFonts w:ascii="Calibri" w:hAnsi="Calibri" w:cs="Calibri"/>
          <w:noProof/>
          <w:szCs w:val="24"/>
        </w:rPr>
        <w:tab/>
        <w:t xml:space="preserve">Cook R, Rasmussen J. “Going solid”: A model of system dynamics and consequences for patient safety. </w:t>
      </w:r>
      <w:r w:rsidRPr="006D003E">
        <w:rPr>
          <w:rFonts w:ascii="Calibri" w:hAnsi="Calibri" w:cs="Calibri"/>
          <w:i/>
          <w:iCs/>
          <w:noProof/>
          <w:szCs w:val="24"/>
        </w:rPr>
        <w:t>Qual Saf Heal Care</w:t>
      </w:r>
      <w:r w:rsidRPr="006D003E">
        <w:rPr>
          <w:rFonts w:ascii="Calibri" w:hAnsi="Calibri" w:cs="Calibri"/>
          <w:noProof/>
          <w:szCs w:val="24"/>
        </w:rPr>
        <w:t>. 2005;14(2):130-134. doi:10.1136/qshc.2003.009530</w:t>
      </w:r>
    </w:p>
    <w:p w14:paraId="4404B1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8. </w:t>
      </w:r>
      <w:r w:rsidRPr="006D003E">
        <w:rPr>
          <w:rFonts w:ascii="Calibri" w:hAnsi="Calibri" w:cs="Calibri"/>
          <w:noProof/>
          <w:szCs w:val="24"/>
        </w:rPr>
        <w:tab/>
        <w:t xml:space="preserve">Sujan MA, Habli I, Kelly TP, Pozzi S, Johnson CW. Should healthcare providers do safety cases? Lessons from a cross-industry review of safety case practices. </w:t>
      </w:r>
      <w:r w:rsidRPr="006D003E">
        <w:rPr>
          <w:rFonts w:ascii="Calibri" w:hAnsi="Calibri" w:cs="Calibri"/>
          <w:i/>
          <w:iCs/>
          <w:noProof/>
          <w:szCs w:val="24"/>
        </w:rPr>
        <w:t>Saf Sci</w:t>
      </w:r>
      <w:r w:rsidRPr="006D003E">
        <w:rPr>
          <w:rFonts w:ascii="Calibri" w:hAnsi="Calibri" w:cs="Calibri"/>
          <w:noProof/>
          <w:szCs w:val="24"/>
        </w:rPr>
        <w:t>. 2016;84:181-189. doi:10.1016/j.ssci.2015.12.021</w:t>
      </w:r>
    </w:p>
    <w:p w14:paraId="03096EE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9. </w:t>
      </w:r>
      <w:r w:rsidRPr="006D003E">
        <w:rPr>
          <w:rFonts w:ascii="Calibri" w:hAnsi="Calibri" w:cs="Calibri"/>
          <w:noProof/>
          <w:szCs w:val="24"/>
        </w:rPr>
        <w:tab/>
        <w:t xml:space="preserve">Vincent C, Amalberti R. Approaches to Safety: One Size Does Not Fit All. In: </w:t>
      </w:r>
      <w:r w:rsidRPr="006D003E">
        <w:rPr>
          <w:rFonts w:ascii="Calibri" w:hAnsi="Calibri" w:cs="Calibri"/>
          <w:i/>
          <w:iCs/>
          <w:noProof/>
          <w:szCs w:val="24"/>
        </w:rPr>
        <w:t>Safer Healthcare: Strategies for the Real World</w:t>
      </w:r>
      <w:r w:rsidRPr="006D003E">
        <w:rPr>
          <w:rFonts w:ascii="Calibri" w:hAnsi="Calibri" w:cs="Calibri"/>
          <w:noProof/>
          <w:szCs w:val="24"/>
        </w:rPr>
        <w:t>. Springer; 2016:27-38. doi:10.1007/978-3-319-25559-0</w:t>
      </w:r>
    </w:p>
    <w:p w14:paraId="1BF087A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0. </w:t>
      </w:r>
      <w:r w:rsidRPr="006D003E">
        <w:rPr>
          <w:rFonts w:ascii="Calibri" w:hAnsi="Calibri" w:cs="Calibri"/>
          <w:noProof/>
          <w:szCs w:val="24"/>
        </w:rPr>
        <w:tab/>
        <w:t xml:space="preserve">Kostkova P. Grand challenges in digital health. </w:t>
      </w:r>
      <w:r w:rsidRPr="006D003E">
        <w:rPr>
          <w:rFonts w:ascii="Calibri" w:hAnsi="Calibri" w:cs="Calibri"/>
          <w:i/>
          <w:iCs/>
          <w:noProof/>
          <w:szCs w:val="24"/>
        </w:rPr>
        <w:t>Front Public Heal</w:t>
      </w:r>
      <w:r w:rsidRPr="006D003E">
        <w:rPr>
          <w:rFonts w:ascii="Calibri" w:hAnsi="Calibri" w:cs="Calibri"/>
          <w:noProof/>
          <w:szCs w:val="24"/>
        </w:rPr>
        <w:t>. 2015;3(134):1-5. doi:10.3389/fpubh.2015.00134</w:t>
      </w:r>
    </w:p>
    <w:p w14:paraId="7592106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1. </w:t>
      </w:r>
      <w:r w:rsidRPr="006D003E">
        <w:rPr>
          <w:rFonts w:ascii="Calibri" w:hAnsi="Calibri" w:cs="Calibri"/>
          <w:noProof/>
          <w:szCs w:val="24"/>
        </w:rPr>
        <w:tab/>
        <w:t xml:space="preserve">International Comparative Legal Guide. </w:t>
      </w:r>
      <w:r w:rsidRPr="006D003E">
        <w:rPr>
          <w:rFonts w:ascii="Calibri" w:hAnsi="Calibri" w:cs="Calibri"/>
          <w:i/>
          <w:iCs/>
          <w:noProof/>
          <w:szCs w:val="24"/>
        </w:rPr>
        <w:t>Digital Health Laws and Regulations 2020</w:t>
      </w:r>
      <w:r w:rsidRPr="006D003E">
        <w:rPr>
          <w:rFonts w:ascii="Calibri" w:hAnsi="Calibri" w:cs="Calibri"/>
          <w:noProof/>
          <w:szCs w:val="24"/>
        </w:rPr>
        <w:t>. (Tanenbaum W, ed.). Global Legal Group; 2020. https://iclg.com/practice-areas/digital-health-laws-and-regulations/usa.</w:t>
      </w:r>
    </w:p>
    <w:p w14:paraId="7F8C295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2. </w:t>
      </w:r>
      <w:r w:rsidRPr="006D003E">
        <w:rPr>
          <w:rFonts w:ascii="Calibri" w:hAnsi="Calibri" w:cs="Calibri"/>
          <w:noProof/>
          <w:szCs w:val="24"/>
        </w:rPr>
        <w:tab/>
        <w:t>US Food and Drug Administration. Digital Health Innovation Action Plan. 2017. https://www.fda.gov/media/106331/download.</w:t>
      </w:r>
    </w:p>
    <w:p w14:paraId="3F1BC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3. </w:t>
      </w:r>
      <w:r w:rsidRPr="006D003E">
        <w:rPr>
          <w:rFonts w:ascii="Calibri" w:hAnsi="Calibri" w:cs="Calibri"/>
          <w:noProof/>
          <w:szCs w:val="24"/>
        </w:rPr>
        <w:tab/>
        <w:t>NHS. The NHS Patient Safety Strategy: Safer culture, safer systems, safer patients. 2019. https://improvement.nhs.uk/resources/patient-safety-strategy/.</w:t>
      </w:r>
    </w:p>
    <w:p w14:paraId="28E0CA0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4. </w:t>
      </w:r>
      <w:r w:rsidRPr="006D003E">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2B2592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5. </w:t>
      </w:r>
      <w:r w:rsidRPr="006D003E">
        <w:rPr>
          <w:rFonts w:ascii="Calibri" w:hAnsi="Calibri" w:cs="Calibri"/>
          <w:noProof/>
          <w:szCs w:val="24"/>
        </w:rPr>
        <w:tab/>
        <w:t xml:space="preserve">Wickramasinghe N, Bodendorf F, eds. </w:t>
      </w:r>
      <w:r w:rsidRPr="006D003E">
        <w:rPr>
          <w:rFonts w:ascii="Calibri" w:hAnsi="Calibri" w:cs="Calibri"/>
          <w:i/>
          <w:iCs/>
          <w:noProof/>
          <w:szCs w:val="24"/>
        </w:rPr>
        <w:t>Delivering Superior Health and Wellness Management with IoT and Analytics</w:t>
      </w:r>
      <w:r w:rsidRPr="006D003E">
        <w:rPr>
          <w:rFonts w:ascii="Calibri" w:hAnsi="Calibri" w:cs="Calibri"/>
          <w:noProof/>
          <w:szCs w:val="24"/>
        </w:rPr>
        <w:t>. Springer; 2020. doi:10.1007/978-3-030-17347-0</w:t>
      </w:r>
    </w:p>
    <w:p w14:paraId="1F1266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6. </w:t>
      </w:r>
      <w:r w:rsidRPr="006D003E">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D003E">
        <w:rPr>
          <w:rFonts w:ascii="Calibri" w:hAnsi="Calibri" w:cs="Calibri"/>
          <w:i/>
          <w:iCs/>
          <w:noProof/>
          <w:szCs w:val="24"/>
        </w:rPr>
        <w:t>Pacific Asia Conference on Information Systems (PACIS)</w:t>
      </w:r>
      <w:r w:rsidRPr="006D003E">
        <w:rPr>
          <w:rFonts w:ascii="Calibri" w:hAnsi="Calibri" w:cs="Calibri"/>
          <w:noProof/>
          <w:szCs w:val="24"/>
        </w:rPr>
        <w:t>. ; 2017:1-14. https://eprints.qut.edu.au/111589/1/pacis - 2017 - Complex Adaptive Systems Theory in Information Systems Research - A Systematic Literature Review.pdf.</w:t>
      </w:r>
    </w:p>
    <w:p w14:paraId="1FE7FE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7. </w:t>
      </w:r>
      <w:r w:rsidRPr="006D003E">
        <w:rPr>
          <w:rFonts w:ascii="Calibri" w:hAnsi="Calibri" w:cs="Calibri"/>
          <w:noProof/>
          <w:szCs w:val="24"/>
        </w:rPr>
        <w:tab/>
        <w:t xml:space="preserve">Aanestad M, Grisot M, Hanseth O, Vassilakopoulou P. </w:t>
      </w:r>
      <w:r w:rsidRPr="006D003E">
        <w:rPr>
          <w:rFonts w:ascii="Calibri" w:hAnsi="Calibri" w:cs="Calibri"/>
          <w:i/>
          <w:iCs/>
          <w:noProof/>
          <w:szCs w:val="24"/>
        </w:rPr>
        <w:t>Information Infrastructures within European Health Care: Working with the Installed Base</w:t>
      </w:r>
      <w:r w:rsidRPr="006D003E">
        <w:rPr>
          <w:rFonts w:ascii="Calibri" w:hAnsi="Calibri" w:cs="Calibri"/>
          <w:noProof/>
          <w:szCs w:val="24"/>
        </w:rPr>
        <w:t>. Springer; 2017. doi:10.1007/978-3-319-51020-0</w:t>
      </w:r>
    </w:p>
    <w:p w14:paraId="222BDE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8. </w:t>
      </w:r>
      <w:r w:rsidRPr="006D003E">
        <w:rPr>
          <w:rFonts w:ascii="Calibri" w:hAnsi="Calibri" w:cs="Calibri"/>
          <w:noProof/>
          <w:szCs w:val="24"/>
        </w:rPr>
        <w:tab/>
        <w:t xml:space="preserve">Heeks R. Health information systems: Failure, success and improvisation. </w:t>
      </w:r>
      <w:r w:rsidRPr="006D003E">
        <w:rPr>
          <w:rFonts w:ascii="Calibri" w:hAnsi="Calibri" w:cs="Calibri"/>
          <w:i/>
          <w:iCs/>
          <w:noProof/>
          <w:szCs w:val="24"/>
        </w:rPr>
        <w:t>Int J Med Inform</w:t>
      </w:r>
      <w:r w:rsidRPr="006D003E">
        <w:rPr>
          <w:rFonts w:ascii="Calibri" w:hAnsi="Calibri" w:cs="Calibri"/>
          <w:noProof/>
          <w:szCs w:val="24"/>
        </w:rPr>
        <w:t>. 2006;75(2):125-137. doi:10.1016/j.ijmedinf.2005.07.024</w:t>
      </w:r>
    </w:p>
    <w:p w14:paraId="07F39B8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9. </w:t>
      </w:r>
      <w:r w:rsidRPr="006D003E">
        <w:rPr>
          <w:rFonts w:ascii="Calibri" w:hAnsi="Calibri" w:cs="Calibri"/>
          <w:noProof/>
          <w:szCs w:val="24"/>
        </w:rPr>
        <w:tab/>
        <w:t xml:space="preserve">Markus ML. Technochange management: Using IT to drive organizational change. </w:t>
      </w:r>
      <w:r w:rsidRPr="006D003E">
        <w:rPr>
          <w:rFonts w:ascii="Calibri" w:hAnsi="Calibri" w:cs="Calibri"/>
          <w:i/>
          <w:iCs/>
          <w:noProof/>
          <w:szCs w:val="24"/>
        </w:rPr>
        <w:t>J Inf Technol</w:t>
      </w:r>
      <w:r w:rsidRPr="006D003E">
        <w:rPr>
          <w:rFonts w:ascii="Calibri" w:hAnsi="Calibri" w:cs="Calibri"/>
          <w:noProof/>
          <w:szCs w:val="24"/>
        </w:rPr>
        <w:t>. 2004;19(1):4-20. doi:10.1057/palgrave.jit.2000002</w:t>
      </w:r>
    </w:p>
    <w:p w14:paraId="27A16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0. </w:t>
      </w:r>
      <w:r w:rsidRPr="006D003E">
        <w:rPr>
          <w:rFonts w:ascii="Calibri" w:hAnsi="Calibri" w:cs="Calibri"/>
          <w:noProof/>
          <w:szCs w:val="24"/>
        </w:rPr>
        <w:tab/>
        <w:t xml:space="preserve">Johnson OA. General System Theory and the Use of Process Mining to Improve Care Pathways. In: Scott P, de Keizer NF, Georgiou A, eds. </w:t>
      </w:r>
      <w:r w:rsidRPr="006D003E">
        <w:rPr>
          <w:rFonts w:ascii="Calibri" w:hAnsi="Calibri" w:cs="Calibri"/>
          <w:i/>
          <w:iCs/>
          <w:noProof/>
          <w:szCs w:val="24"/>
        </w:rPr>
        <w:t>Applied Interdisciplinary Theory in Health Informatics: A Knowledge Base for Practitioners</w:t>
      </w:r>
      <w:r w:rsidRPr="006D003E">
        <w:rPr>
          <w:rFonts w:ascii="Calibri" w:hAnsi="Calibri" w:cs="Calibri"/>
          <w:noProof/>
          <w:szCs w:val="24"/>
        </w:rPr>
        <w:t>. IOS Press; 2019:11-22. doi:10.3233/SHTI1263</w:t>
      </w:r>
    </w:p>
    <w:p w14:paraId="773E0C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1. </w:t>
      </w:r>
      <w:r w:rsidRPr="006D003E">
        <w:rPr>
          <w:rFonts w:ascii="Calibri" w:hAnsi="Calibri" w:cs="Calibri"/>
          <w:noProof/>
          <w:szCs w:val="24"/>
        </w:rPr>
        <w:tab/>
        <w:t xml:space="preserve">Parvizi N, Woods K. Regulation of medicines and medical devices: Contrasts and similarities. </w:t>
      </w:r>
      <w:r w:rsidRPr="006D003E">
        <w:rPr>
          <w:rFonts w:ascii="Calibri" w:hAnsi="Calibri" w:cs="Calibri"/>
          <w:i/>
          <w:iCs/>
          <w:noProof/>
          <w:szCs w:val="24"/>
        </w:rPr>
        <w:t>Clin Med J R Coll Physicians London</w:t>
      </w:r>
      <w:r w:rsidRPr="006D003E">
        <w:rPr>
          <w:rFonts w:ascii="Calibri" w:hAnsi="Calibri" w:cs="Calibri"/>
          <w:noProof/>
          <w:szCs w:val="24"/>
        </w:rPr>
        <w:t>. 2014;14(1):6-12. doi:10.7861/clinmedicine.14-1-6</w:t>
      </w:r>
    </w:p>
    <w:p w14:paraId="22778BF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2. </w:t>
      </w:r>
      <w:r w:rsidRPr="006D003E">
        <w:rPr>
          <w:rFonts w:ascii="Calibri" w:hAnsi="Calibri" w:cs="Calibri"/>
          <w:noProof/>
          <w:szCs w:val="24"/>
        </w:rPr>
        <w:tab/>
        <w:t xml:space="preserve">Banerjee A. Digital health interventions and inequalities: The case for a new paradigm. </w:t>
      </w:r>
      <w:r w:rsidRPr="006D003E">
        <w:rPr>
          <w:rFonts w:ascii="Calibri" w:hAnsi="Calibri" w:cs="Calibri"/>
          <w:i/>
          <w:iCs/>
          <w:noProof/>
          <w:szCs w:val="24"/>
        </w:rPr>
        <w:t>BMJ Evidence-Based Med</w:t>
      </w:r>
      <w:r w:rsidRPr="006D003E">
        <w:rPr>
          <w:rFonts w:ascii="Calibri" w:hAnsi="Calibri" w:cs="Calibri"/>
          <w:noProof/>
          <w:szCs w:val="24"/>
        </w:rPr>
        <w:t>. 2019;2:2-5. doi:10.1136/bmjebm-2019-111282</w:t>
      </w:r>
    </w:p>
    <w:p w14:paraId="5F41C9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23. </w:t>
      </w:r>
      <w:r w:rsidRPr="006D003E">
        <w:rPr>
          <w:rFonts w:ascii="Calibri" w:hAnsi="Calibri" w:cs="Calibri"/>
          <w:noProof/>
          <w:szCs w:val="24"/>
        </w:rPr>
        <w:tab/>
        <w:t xml:space="preserve">Jenkins DA, Sperrin M, Martin GP, Peek N. Dynamic models to predict health outcomes: current status and methodological challenges. </w:t>
      </w:r>
      <w:r w:rsidRPr="006D003E">
        <w:rPr>
          <w:rFonts w:ascii="Calibri" w:hAnsi="Calibri" w:cs="Calibri"/>
          <w:i/>
          <w:iCs/>
          <w:noProof/>
          <w:szCs w:val="24"/>
        </w:rPr>
        <w:t>Diagnostic Progn Res</w:t>
      </w:r>
      <w:r w:rsidRPr="006D003E">
        <w:rPr>
          <w:rFonts w:ascii="Calibri" w:hAnsi="Calibri" w:cs="Calibri"/>
          <w:noProof/>
          <w:szCs w:val="24"/>
        </w:rPr>
        <w:t>. 2018;2(1):1-9. doi:10.1186/s41512-018-0045-2</w:t>
      </w:r>
    </w:p>
    <w:p w14:paraId="79E2626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4. </w:t>
      </w:r>
      <w:r w:rsidRPr="006D003E">
        <w:rPr>
          <w:rFonts w:ascii="Calibri" w:hAnsi="Calibri" w:cs="Calibri"/>
          <w:noProof/>
          <w:szCs w:val="24"/>
        </w:rPr>
        <w:tab/>
        <w:t xml:space="preserve">Leveson NG. Software Safety: Why, What, and How. </w:t>
      </w:r>
      <w:r w:rsidRPr="006D003E">
        <w:rPr>
          <w:rFonts w:ascii="Calibri" w:hAnsi="Calibri" w:cs="Calibri"/>
          <w:i/>
          <w:iCs/>
          <w:noProof/>
          <w:szCs w:val="24"/>
        </w:rPr>
        <w:t>Comput Surv</w:t>
      </w:r>
      <w:r w:rsidRPr="006D003E">
        <w:rPr>
          <w:rFonts w:ascii="Calibri" w:hAnsi="Calibri" w:cs="Calibri"/>
          <w:noProof/>
          <w:szCs w:val="24"/>
        </w:rPr>
        <w:t>. 1986;18(2).</w:t>
      </w:r>
    </w:p>
    <w:p w14:paraId="7CE646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5. </w:t>
      </w:r>
      <w:r w:rsidRPr="006D003E">
        <w:rPr>
          <w:rFonts w:ascii="Calibri" w:hAnsi="Calibri" w:cs="Calibri"/>
          <w:noProof/>
          <w:szCs w:val="24"/>
        </w:rPr>
        <w:tab/>
        <w:t xml:space="preserve">Pilotto A, Boi R, Petermans J. Technology in geriatrics. </w:t>
      </w:r>
      <w:r w:rsidRPr="006D003E">
        <w:rPr>
          <w:rFonts w:ascii="Calibri" w:hAnsi="Calibri" w:cs="Calibri"/>
          <w:i/>
          <w:iCs/>
          <w:noProof/>
          <w:szCs w:val="24"/>
        </w:rPr>
        <w:t>Age Ageing</w:t>
      </w:r>
      <w:r w:rsidRPr="006D003E">
        <w:rPr>
          <w:rFonts w:ascii="Calibri" w:hAnsi="Calibri" w:cs="Calibri"/>
          <w:noProof/>
          <w:szCs w:val="24"/>
        </w:rPr>
        <w:t>. 2018;47(6):771-774. doi:10.1093/ageing/afy026</w:t>
      </w:r>
    </w:p>
    <w:p w14:paraId="292441C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6. </w:t>
      </w:r>
      <w:r w:rsidRPr="006D003E">
        <w:rPr>
          <w:rFonts w:ascii="Calibri" w:hAnsi="Calibri" w:cs="Calibri"/>
          <w:noProof/>
          <w:szCs w:val="24"/>
        </w:rPr>
        <w:tab/>
        <w:t xml:space="preserve">Wismar M, Palm W, Figueras J, Ernst K, van Ginneken E. </w:t>
      </w:r>
      <w:r w:rsidRPr="006D003E">
        <w:rPr>
          <w:rFonts w:ascii="Calibri" w:hAnsi="Calibri" w:cs="Calibri"/>
          <w:i/>
          <w:iCs/>
          <w:noProof/>
          <w:szCs w:val="24"/>
        </w:rPr>
        <w:t>Cross-Border Health Care in the European Union: Mapping and Analysing Practices and Policies</w:t>
      </w:r>
      <w:r w:rsidRPr="006D003E">
        <w:rPr>
          <w:rFonts w:ascii="Calibri" w:hAnsi="Calibri" w:cs="Calibri"/>
          <w:noProof/>
          <w:szCs w:val="24"/>
        </w:rPr>
        <w:t>. Copenhagen: WHO Europe; 2011. https://apps.who.int/iris/bitstream/handle/10665/327961/9789289002219-eng.pdf.</w:t>
      </w:r>
    </w:p>
    <w:p w14:paraId="6EFB691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7. </w:t>
      </w:r>
      <w:r w:rsidRPr="006D003E">
        <w:rPr>
          <w:rFonts w:ascii="Calibri" w:hAnsi="Calibri" w:cs="Calibri"/>
          <w:noProof/>
          <w:szCs w:val="24"/>
        </w:rPr>
        <w:tab/>
        <w:t xml:space="preserve">Gammack J, Hobbs V, Pigott D. </w:t>
      </w:r>
      <w:r w:rsidRPr="006D003E">
        <w:rPr>
          <w:rFonts w:ascii="Calibri" w:hAnsi="Calibri" w:cs="Calibri"/>
          <w:i/>
          <w:iCs/>
          <w:noProof/>
          <w:szCs w:val="24"/>
        </w:rPr>
        <w:t>The Book of Informatics</w:t>
      </w:r>
      <w:r w:rsidRPr="006D003E">
        <w:rPr>
          <w:rFonts w:ascii="Calibri" w:hAnsi="Calibri" w:cs="Calibri"/>
          <w:noProof/>
          <w:szCs w:val="24"/>
        </w:rPr>
        <w:t>. Cengage Learning; 2011.</w:t>
      </w:r>
    </w:p>
    <w:p w14:paraId="3DFBB1B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8. </w:t>
      </w:r>
      <w:r w:rsidRPr="006D003E">
        <w:rPr>
          <w:rFonts w:ascii="Calibri" w:hAnsi="Calibri" w:cs="Calibri"/>
          <w:noProof/>
          <w:szCs w:val="24"/>
        </w:rPr>
        <w:tab/>
        <w:t xml:space="preserve">Westrum R. The study of information flow: A personal journey. </w:t>
      </w:r>
      <w:r w:rsidRPr="006D003E">
        <w:rPr>
          <w:rFonts w:ascii="Calibri" w:hAnsi="Calibri" w:cs="Calibri"/>
          <w:i/>
          <w:iCs/>
          <w:noProof/>
          <w:szCs w:val="24"/>
        </w:rPr>
        <w:t>Saf Sci</w:t>
      </w:r>
      <w:r w:rsidRPr="006D003E">
        <w:rPr>
          <w:rFonts w:ascii="Calibri" w:hAnsi="Calibri" w:cs="Calibri"/>
          <w:noProof/>
          <w:szCs w:val="24"/>
        </w:rPr>
        <w:t>. 2014;67:58-63. doi:10.1016/j.ssci.2014.01.009</w:t>
      </w:r>
    </w:p>
    <w:p w14:paraId="7BDD4D7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9. </w:t>
      </w:r>
      <w:r w:rsidRPr="006D003E">
        <w:rPr>
          <w:rFonts w:ascii="Calibri" w:hAnsi="Calibri" w:cs="Calibri"/>
          <w:noProof/>
          <w:szCs w:val="24"/>
        </w:rPr>
        <w:tab/>
        <w:t xml:space="preserve">Wang B, Wu C. Safety informatics as a new, promising and sustainable area of safety science in the information age. </w:t>
      </w:r>
      <w:r w:rsidRPr="006D003E">
        <w:rPr>
          <w:rFonts w:ascii="Calibri" w:hAnsi="Calibri" w:cs="Calibri"/>
          <w:i/>
          <w:iCs/>
          <w:noProof/>
          <w:szCs w:val="24"/>
        </w:rPr>
        <w:t>J Clean Prod</w:t>
      </w:r>
      <w:r w:rsidRPr="006D003E">
        <w:rPr>
          <w:rFonts w:ascii="Calibri" w:hAnsi="Calibri" w:cs="Calibri"/>
          <w:noProof/>
          <w:szCs w:val="24"/>
        </w:rPr>
        <w:t>. 2020;252:119852. doi:10.1016/j.jclepro.2019.119852</w:t>
      </w:r>
    </w:p>
    <w:p w14:paraId="73F27AF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0. </w:t>
      </w:r>
      <w:r w:rsidRPr="006D003E">
        <w:rPr>
          <w:rFonts w:ascii="Calibri" w:hAnsi="Calibri" w:cs="Calibri"/>
          <w:noProof/>
          <w:szCs w:val="24"/>
        </w:rPr>
        <w:tab/>
        <w:t xml:space="preserve">Wang B, Wu C. The outline of safety informatics. </w:t>
      </w:r>
      <w:r w:rsidRPr="006D003E">
        <w:rPr>
          <w:rFonts w:ascii="Calibri" w:hAnsi="Calibri" w:cs="Calibri"/>
          <w:i/>
          <w:iCs/>
          <w:noProof/>
          <w:szCs w:val="24"/>
        </w:rPr>
        <w:t>J Intell</w:t>
      </w:r>
      <w:r w:rsidRPr="006D003E">
        <w:rPr>
          <w:rFonts w:ascii="Calibri" w:hAnsi="Calibri" w:cs="Calibri"/>
          <w:noProof/>
          <w:szCs w:val="24"/>
        </w:rPr>
        <w:t>. 2018;37(2):88e96.</w:t>
      </w:r>
    </w:p>
    <w:p w14:paraId="386540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1. </w:t>
      </w:r>
      <w:r w:rsidRPr="006D003E">
        <w:rPr>
          <w:rFonts w:ascii="Calibri" w:hAnsi="Calibri" w:cs="Calibri"/>
          <w:noProof/>
          <w:szCs w:val="24"/>
        </w:rPr>
        <w:tab/>
        <w:t xml:space="preserve">Huang L, Wu C, Wang B, Ouyang Q. A New Paradigm for Accident Investigation and Analysis in the Era of Big Data. </w:t>
      </w:r>
      <w:r w:rsidRPr="006D003E">
        <w:rPr>
          <w:rFonts w:ascii="Calibri" w:hAnsi="Calibri" w:cs="Calibri"/>
          <w:i/>
          <w:iCs/>
          <w:noProof/>
          <w:szCs w:val="24"/>
        </w:rPr>
        <w:t>Process Saf Prog</w:t>
      </w:r>
      <w:r w:rsidRPr="006D003E">
        <w:rPr>
          <w:rFonts w:ascii="Calibri" w:hAnsi="Calibri" w:cs="Calibri"/>
          <w:noProof/>
          <w:szCs w:val="24"/>
        </w:rPr>
        <w:t>. 2017;37(1):42-48. doi:10.1002/prs.11898</w:t>
      </w:r>
    </w:p>
    <w:p w14:paraId="1F60EF0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2. </w:t>
      </w:r>
      <w:r w:rsidRPr="006D003E">
        <w:rPr>
          <w:rFonts w:ascii="Calibri" w:hAnsi="Calibri" w:cs="Calibri"/>
          <w:noProof/>
          <w:szCs w:val="24"/>
        </w:rPr>
        <w:tab/>
        <w:t xml:space="preserve">Bakken S, Cimino JJ, Hripcsak G. Promoting patient safety and enabling evidence-based practice through informatics. </w:t>
      </w:r>
      <w:r w:rsidRPr="006D003E">
        <w:rPr>
          <w:rFonts w:ascii="Calibri" w:hAnsi="Calibri" w:cs="Calibri"/>
          <w:i/>
          <w:iCs/>
          <w:noProof/>
          <w:szCs w:val="24"/>
        </w:rPr>
        <w:t>Med Care</w:t>
      </w:r>
      <w:r w:rsidRPr="006D003E">
        <w:rPr>
          <w:rFonts w:ascii="Calibri" w:hAnsi="Calibri" w:cs="Calibri"/>
          <w:noProof/>
          <w:szCs w:val="24"/>
        </w:rPr>
        <w:t>. 2004;42(2 Suppl):49-56. doi:10.1097/01.mlr.0000109125.00113.f4</w:t>
      </w:r>
    </w:p>
    <w:p w14:paraId="64BF326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3. </w:t>
      </w:r>
      <w:r w:rsidRPr="006D003E">
        <w:rPr>
          <w:rFonts w:ascii="Calibri" w:hAnsi="Calibri" w:cs="Calibri"/>
          <w:noProof/>
          <w:szCs w:val="24"/>
        </w:rPr>
        <w:tab/>
        <w:t xml:space="preserve">Singh H, Sittig DF. Measuring and improving patient safety through health information technology: The health IT safety framework. </w:t>
      </w:r>
      <w:r w:rsidRPr="006D003E">
        <w:rPr>
          <w:rFonts w:ascii="Calibri" w:hAnsi="Calibri" w:cs="Calibri"/>
          <w:i/>
          <w:iCs/>
          <w:noProof/>
          <w:szCs w:val="24"/>
        </w:rPr>
        <w:t>BMJ Qual Saf</w:t>
      </w:r>
      <w:r w:rsidRPr="006D003E">
        <w:rPr>
          <w:rFonts w:ascii="Calibri" w:hAnsi="Calibri" w:cs="Calibri"/>
          <w:noProof/>
          <w:szCs w:val="24"/>
        </w:rPr>
        <w:t>. 2016;25(4):226-232. doi:10.1136/bmjqs-2015-004486</w:t>
      </w:r>
    </w:p>
    <w:p w14:paraId="15FD056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4. </w:t>
      </w:r>
      <w:r w:rsidRPr="006D003E">
        <w:rPr>
          <w:rFonts w:ascii="Calibri" w:hAnsi="Calibri" w:cs="Calibri"/>
          <w:noProof/>
          <w:szCs w:val="24"/>
        </w:rPr>
        <w:tab/>
        <w:t xml:space="preserve">IMIA WG7. </w:t>
      </w:r>
      <w:r w:rsidRPr="006D003E">
        <w:rPr>
          <w:rFonts w:ascii="Calibri" w:hAnsi="Calibri" w:cs="Calibri"/>
          <w:i/>
          <w:iCs/>
          <w:noProof/>
          <w:szCs w:val="24"/>
        </w:rPr>
        <w:t>WG7 - IMIA Working Group on Health Informatics for Patient Safety</w:t>
      </w:r>
      <w:r w:rsidRPr="006D003E">
        <w:rPr>
          <w:rFonts w:ascii="Calibri" w:hAnsi="Calibri" w:cs="Calibri"/>
          <w:noProof/>
          <w:szCs w:val="24"/>
        </w:rPr>
        <w:t>.; 2018.</w:t>
      </w:r>
    </w:p>
    <w:p w14:paraId="26C57A3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5. </w:t>
      </w:r>
      <w:r w:rsidRPr="006D003E">
        <w:rPr>
          <w:rFonts w:ascii="Calibri" w:hAnsi="Calibri" w:cs="Calibri"/>
          <w:noProof/>
          <w:szCs w:val="24"/>
        </w:rPr>
        <w:tab/>
        <w:t xml:space="preserve">Glikson E, Woolley AW. Human Trust in Artificial Intelligence: Review of Empirical Research. </w:t>
      </w:r>
      <w:r w:rsidRPr="006D003E">
        <w:rPr>
          <w:rFonts w:ascii="Calibri" w:hAnsi="Calibri" w:cs="Calibri"/>
          <w:i/>
          <w:iCs/>
          <w:noProof/>
          <w:szCs w:val="24"/>
        </w:rPr>
        <w:t>Acad Manag Ann</w:t>
      </w:r>
      <w:r w:rsidRPr="006D003E">
        <w:rPr>
          <w:rFonts w:ascii="Calibri" w:hAnsi="Calibri" w:cs="Calibri"/>
          <w:noProof/>
          <w:szCs w:val="24"/>
        </w:rPr>
        <w:t>. 2020. doi:10.5465/annals.2018.0057</w:t>
      </w:r>
    </w:p>
    <w:p w14:paraId="00EF61F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6. </w:t>
      </w:r>
      <w:r w:rsidRPr="006D003E">
        <w:rPr>
          <w:rFonts w:ascii="Calibri" w:hAnsi="Calibri" w:cs="Calibri"/>
          <w:noProof/>
          <w:szCs w:val="24"/>
        </w:rPr>
        <w:tab/>
        <w:t xml:space="preserve">Bishop P, Bloomfield R. A Methodology for Safety Case Development. </w:t>
      </w:r>
      <w:r w:rsidRPr="006D003E">
        <w:rPr>
          <w:rFonts w:ascii="Calibri" w:hAnsi="Calibri" w:cs="Calibri"/>
          <w:i/>
          <w:iCs/>
          <w:noProof/>
          <w:szCs w:val="24"/>
        </w:rPr>
        <w:t>Saf Reliab</w:t>
      </w:r>
      <w:r w:rsidRPr="006D003E">
        <w:rPr>
          <w:rFonts w:ascii="Calibri" w:hAnsi="Calibri" w:cs="Calibri"/>
          <w:noProof/>
          <w:szCs w:val="24"/>
        </w:rPr>
        <w:t>. 2000;20(1):34-42. doi:10.1080/09617353.2000.11690698</w:t>
      </w:r>
    </w:p>
    <w:p w14:paraId="7A8EC2A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7. </w:t>
      </w:r>
      <w:r w:rsidRPr="006D003E">
        <w:rPr>
          <w:rFonts w:ascii="Calibri" w:hAnsi="Calibri" w:cs="Calibri"/>
          <w:noProof/>
          <w:szCs w:val="24"/>
        </w:rPr>
        <w:tab/>
        <w:t xml:space="preserve">Haimes YY. On the Complex Definition of Risk: A Systems-Based Approach. </w:t>
      </w:r>
      <w:r w:rsidRPr="006D003E">
        <w:rPr>
          <w:rFonts w:ascii="Calibri" w:hAnsi="Calibri" w:cs="Calibri"/>
          <w:i/>
          <w:iCs/>
          <w:noProof/>
          <w:szCs w:val="24"/>
        </w:rPr>
        <w:t>Risk Anal</w:t>
      </w:r>
      <w:r w:rsidRPr="006D003E">
        <w:rPr>
          <w:rFonts w:ascii="Calibri" w:hAnsi="Calibri" w:cs="Calibri"/>
          <w:noProof/>
          <w:szCs w:val="24"/>
        </w:rPr>
        <w:t>. 2009;29(12). doi:10.1111/j.1539-6924.2009.01310.x</w:t>
      </w:r>
    </w:p>
    <w:p w14:paraId="51CDA2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8. </w:t>
      </w:r>
      <w:r w:rsidRPr="006D003E">
        <w:rPr>
          <w:rFonts w:ascii="Calibri" w:hAnsi="Calibri" w:cs="Calibri"/>
          <w:noProof/>
          <w:szCs w:val="24"/>
        </w:rPr>
        <w:tab/>
        <w:t xml:space="preserve">Ravitz AD, Sapirstein A, Pham JC, Doyle PA. Systems approach and systems engineering applied to health care: Improving patient safety and health care delivery. </w:t>
      </w:r>
      <w:r w:rsidRPr="006D003E">
        <w:rPr>
          <w:rFonts w:ascii="Calibri" w:hAnsi="Calibri" w:cs="Calibri"/>
          <w:i/>
          <w:iCs/>
          <w:noProof/>
          <w:szCs w:val="24"/>
        </w:rPr>
        <w:t>Johns Hopkins APL Tech Dig (Applied Phys Lab</w:t>
      </w:r>
      <w:r w:rsidRPr="006D003E">
        <w:rPr>
          <w:rFonts w:ascii="Calibri" w:hAnsi="Calibri" w:cs="Calibri"/>
          <w:noProof/>
          <w:szCs w:val="24"/>
        </w:rPr>
        <w:t>. 2013;31(4):354-365.</w:t>
      </w:r>
    </w:p>
    <w:p w14:paraId="58E507E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9. </w:t>
      </w:r>
      <w:r w:rsidRPr="006D003E">
        <w:rPr>
          <w:rFonts w:ascii="Calibri" w:hAnsi="Calibri" w:cs="Calibri"/>
          <w:noProof/>
          <w:szCs w:val="24"/>
        </w:rPr>
        <w:tab/>
        <w:t xml:space="preserve">Flood M, Habli I. Multi-view safety cases. </w:t>
      </w:r>
      <w:r w:rsidRPr="006D003E">
        <w:rPr>
          <w:rFonts w:ascii="Calibri" w:hAnsi="Calibri" w:cs="Calibri"/>
          <w:i/>
          <w:iCs/>
          <w:noProof/>
          <w:szCs w:val="24"/>
        </w:rPr>
        <w:t>IET Conf Publ</w:t>
      </w:r>
      <w:r w:rsidRPr="006D003E">
        <w:rPr>
          <w:rFonts w:ascii="Calibri" w:hAnsi="Calibri" w:cs="Calibri"/>
          <w:noProof/>
          <w:szCs w:val="24"/>
        </w:rPr>
        <w:t>. 2011;2011(578 CP):1-6. doi:10.1049/cp.2011.0260</w:t>
      </w:r>
    </w:p>
    <w:p w14:paraId="656C133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0. </w:t>
      </w:r>
      <w:r w:rsidRPr="006D003E">
        <w:rPr>
          <w:rFonts w:ascii="Calibri" w:hAnsi="Calibri" w:cs="Calibri"/>
          <w:noProof/>
          <w:szCs w:val="24"/>
        </w:rPr>
        <w:tab/>
        <w:t xml:space="preserve">Habli I, White S, Sujan MA, Harrison S, Ugarte M. What is the safety case for health IT? A study of assurance practices in England. </w:t>
      </w:r>
      <w:r w:rsidRPr="006D003E">
        <w:rPr>
          <w:rFonts w:ascii="Calibri" w:hAnsi="Calibri" w:cs="Calibri"/>
          <w:i/>
          <w:iCs/>
          <w:noProof/>
          <w:szCs w:val="24"/>
        </w:rPr>
        <w:t>Saf Sci</w:t>
      </w:r>
      <w:r w:rsidRPr="006D003E">
        <w:rPr>
          <w:rFonts w:ascii="Calibri" w:hAnsi="Calibri" w:cs="Calibri"/>
          <w:noProof/>
          <w:szCs w:val="24"/>
        </w:rPr>
        <w:t>. 2018;110:324-335. doi:10.1016/j.ssci.2018.09.001</w:t>
      </w:r>
    </w:p>
    <w:p w14:paraId="7E29DB9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1. </w:t>
      </w:r>
      <w:r w:rsidRPr="006D003E">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D003E">
        <w:rPr>
          <w:rFonts w:ascii="Calibri" w:hAnsi="Calibri" w:cs="Calibri"/>
          <w:i/>
          <w:iCs/>
          <w:noProof/>
          <w:szCs w:val="24"/>
        </w:rPr>
        <w:t>Reliab Eng Syst Saf</w:t>
      </w:r>
      <w:r w:rsidRPr="006D003E">
        <w:rPr>
          <w:rFonts w:ascii="Calibri" w:hAnsi="Calibri" w:cs="Calibri"/>
          <w:noProof/>
          <w:szCs w:val="24"/>
        </w:rPr>
        <w:t>. 2015;140:200-207. doi:10.1016/j.ress.2015.03.033</w:t>
      </w:r>
    </w:p>
    <w:p w14:paraId="26DA8C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lastRenderedPageBreak/>
        <w:t xml:space="preserve">42. </w:t>
      </w:r>
      <w:r w:rsidRPr="006D003E">
        <w:rPr>
          <w:rFonts w:ascii="Calibri" w:hAnsi="Calibri" w:cs="Calibri"/>
          <w:noProof/>
          <w:szCs w:val="24"/>
        </w:rPr>
        <w:tab/>
        <w:t xml:space="preserve">Thorne SE, Robinson CA. Reciprocal trust in health care relationships. </w:t>
      </w:r>
      <w:r w:rsidRPr="006D003E">
        <w:rPr>
          <w:rFonts w:ascii="Calibri" w:hAnsi="Calibri" w:cs="Calibri"/>
          <w:i/>
          <w:iCs/>
          <w:noProof/>
          <w:szCs w:val="24"/>
        </w:rPr>
        <w:t>J Adv Nurs</w:t>
      </w:r>
      <w:r w:rsidRPr="006D003E">
        <w:rPr>
          <w:rFonts w:ascii="Calibri" w:hAnsi="Calibri" w:cs="Calibri"/>
          <w:noProof/>
          <w:szCs w:val="24"/>
        </w:rPr>
        <w:t>. 1988;13(6):782-789. doi:10.1111/j.1365-2648.1988.tb00570.x</w:t>
      </w:r>
    </w:p>
    <w:p w14:paraId="2956412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3. </w:t>
      </w:r>
      <w:r w:rsidRPr="006D003E">
        <w:rPr>
          <w:rFonts w:ascii="Calibri" w:hAnsi="Calibri" w:cs="Calibri"/>
          <w:noProof/>
          <w:szCs w:val="24"/>
        </w:rPr>
        <w:tab/>
        <w:t xml:space="preserve">Song J, Zahedi FM. Trust in health infomediaries. </w:t>
      </w:r>
      <w:r w:rsidRPr="006D003E">
        <w:rPr>
          <w:rFonts w:ascii="Calibri" w:hAnsi="Calibri" w:cs="Calibri"/>
          <w:i/>
          <w:iCs/>
          <w:noProof/>
          <w:szCs w:val="24"/>
        </w:rPr>
        <w:t>Decis Support Syst</w:t>
      </w:r>
      <w:r w:rsidRPr="006D003E">
        <w:rPr>
          <w:rFonts w:ascii="Calibri" w:hAnsi="Calibri" w:cs="Calibri"/>
          <w:noProof/>
          <w:szCs w:val="24"/>
        </w:rPr>
        <w:t>. 2007;43(2):390-407. doi:10.1016/j.dss.2006.11.011</w:t>
      </w:r>
    </w:p>
    <w:p w14:paraId="6D0E066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4. </w:t>
      </w:r>
      <w:r w:rsidRPr="006D003E">
        <w:rPr>
          <w:rFonts w:ascii="Calibri" w:hAnsi="Calibri" w:cs="Calibri"/>
          <w:noProof/>
          <w:szCs w:val="24"/>
        </w:rPr>
        <w:tab/>
        <w:t xml:space="preserve">Wardle C, Derakhshan H. Information Disorder: Toward an interdisciplinary framework for research and policy making. </w:t>
      </w:r>
      <w:r w:rsidRPr="006D003E">
        <w:rPr>
          <w:rFonts w:ascii="Calibri" w:hAnsi="Calibri" w:cs="Calibri"/>
          <w:i/>
          <w:iCs/>
          <w:noProof/>
          <w:szCs w:val="24"/>
        </w:rPr>
        <w:t>Rep to Counc Eur</w:t>
      </w:r>
      <w:r w:rsidRPr="006D003E">
        <w:rPr>
          <w:rFonts w:ascii="Calibri" w:hAnsi="Calibri" w:cs="Calibri"/>
          <w:noProof/>
          <w:szCs w:val="24"/>
        </w:rPr>
        <w:t>. 2017:108. https://rm.coe.int/information-disorder-toward-an-interdisciplinary-framework-for-researc/168076277c.</w:t>
      </w:r>
    </w:p>
    <w:p w14:paraId="4E186EB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5. </w:t>
      </w:r>
      <w:r w:rsidRPr="006D003E">
        <w:rPr>
          <w:rFonts w:ascii="Calibri" w:hAnsi="Calibri" w:cs="Calibri"/>
          <w:noProof/>
          <w:szCs w:val="24"/>
        </w:rPr>
        <w:tab/>
        <w:t xml:space="preserve">Classen D. Medication Safety: Moving from illusion to reality. </w:t>
      </w:r>
      <w:r w:rsidRPr="006D003E">
        <w:rPr>
          <w:rFonts w:ascii="Calibri" w:hAnsi="Calibri" w:cs="Calibri"/>
          <w:i/>
          <w:iCs/>
          <w:noProof/>
          <w:szCs w:val="24"/>
        </w:rPr>
        <w:t>JAMA</w:t>
      </w:r>
      <w:r w:rsidRPr="006D003E">
        <w:rPr>
          <w:rFonts w:ascii="Calibri" w:hAnsi="Calibri" w:cs="Calibri"/>
          <w:noProof/>
          <w:szCs w:val="24"/>
        </w:rPr>
        <w:t>. 2003;289(9):1154-1156.</w:t>
      </w:r>
    </w:p>
    <w:p w14:paraId="1A5C3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6. </w:t>
      </w:r>
      <w:r w:rsidRPr="006D003E">
        <w:rPr>
          <w:rFonts w:ascii="Calibri" w:hAnsi="Calibri" w:cs="Calibri"/>
          <w:noProof/>
          <w:szCs w:val="24"/>
        </w:rPr>
        <w:tab/>
        <w:t xml:space="preserve">Siau K, Wang W. Building trust in artificial intelligence, machine learning, and robotics. </w:t>
      </w:r>
      <w:r w:rsidRPr="006D003E">
        <w:rPr>
          <w:rFonts w:ascii="Calibri" w:hAnsi="Calibri" w:cs="Calibri"/>
          <w:i/>
          <w:iCs/>
          <w:noProof/>
          <w:szCs w:val="24"/>
        </w:rPr>
        <w:t>Cut Bus Technol J</w:t>
      </w:r>
      <w:r w:rsidRPr="006D003E">
        <w:rPr>
          <w:rFonts w:ascii="Calibri" w:hAnsi="Calibri" w:cs="Calibri"/>
          <w:noProof/>
          <w:szCs w:val="24"/>
        </w:rPr>
        <w:t>. 2018;31(2):47-53.</w:t>
      </w:r>
    </w:p>
    <w:p w14:paraId="5FFBA20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7. </w:t>
      </w:r>
      <w:r w:rsidRPr="006D003E">
        <w:rPr>
          <w:rFonts w:ascii="Calibri" w:hAnsi="Calibri" w:cs="Calibri"/>
          <w:noProof/>
          <w:szCs w:val="24"/>
        </w:rPr>
        <w:tab/>
        <w:t xml:space="preserve">Thedell T. The Theater of Safety. </w:t>
      </w:r>
      <w:r w:rsidRPr="006D003E">
        <w:rPr>
          <w:rFonts w:ascii="Calibri" w:hAnsi="Calibri" w:cs="Calibri"/>
          <w:i/>
          <w:iCs/>
          <w:noProof/>
          <w:szCs w:val="24"/>
        </w:rPr>
        <w:t>Prof Saf</w:t>
      </w:r>
      <w:r w:rsidRPr="006D003E">
        <w:rPr>
          <w:rFonts w:ascii="Calibri" w:hAnsi="Calibri" w:cs="Calibri"/>
          <w:noProof/>
          <w:szCs w:val="24"/>
        </w:rPr>
        <w:t>. 2013;58(10):28.</w:t>
      </w:r>
    </w:p>
    <w:p w14:paraId="5383D2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8. </w:t>
      </w:r>
      <w:r w:rsidRPr="006D003E">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6D003E">
        <w:rPr>
          <w:rFonts w:ascii="Calibri" w:hAnsi="Calibri" w:cs="Calibri"/>
          <w:i/>
          <w:iCs/>
          <w:noProof/>
          <w:szCs w:val="24"/>
        </w:rPr>
        <w:t>BMC Med Inform Decis Mak</w:t>
      </w:r>
      <w:r w:rsidRPr="006D003E">
        <w:rPr>
          <w:rFonts w:ascii="Calibri" w:hAnsi="Calibri" w:cs="Calibri"/>
          <w:noProof/>
          <w:szCs w:val="24"/>
        </w:rPr>
        <w:t>. 2019;19(222):1-14. doi:/10.1186/s12911-019-0952-3</w:t>
      </w:r>
    </w:p>
    <w:p w14:paraId="0335A1B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9. </w:t>
      </w:r>
      <w:r w:rsidRPr="006D003E">
        <w:rPr>
          <w:rFonts w:ascii="Calibri" w:hAnsi="Calibri" w:cs="Calibri"/>
          <w:noProof/>
          <w:szCs w:val="24"/>
        </w:rPr>
        <w:tab/>
        <w:t xml:space="preserve">Adjekum A, Blasimme A, Vayena E. Elements of Trust in Digital Health Systems: Scoping Review. </w:t>
      </w:r>
      <w:r w:rsidRPr="006D003E">
        <w:rPr>
          <w:rFonts w:ascii="Calibri" w:hAnsi="Calibri" w:cs="Calibri"/>
          <w:i/>
          <w:iCs/>
          <w:noProof/>
          <w:szCs w:val="24"/>
        </w:rPr>
        <w:t>JMIR</w:t>
      </w:r>
      <w:r w:rsidRPr="006D003E">
        <w:rPr>
          <w:rFonts w:ascii="Calibri" w:hAnsi="Calibri" w:cs="Calibri"/>
          <w:noProof/>
          <w:szCs w:val="24"/>
        </w:rPr>
        <w:t>. 2018;20(12):e11254. doi:10.2196/11254</w:t>
      </w:r>
    </w:p>
    <w:p w14:paraId="3B89E12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0. </w:t>
      </w:r>
      <w:r w:rsidRPr="006D003E">
        <w:rPr>
          <w:rFonts w:ascii="Calibri" w:hAnsi="Calibri" w:cs="Calibri"/>
          <w:noProof/>
          <w:szCs w:val="24"/>
        </w:rPr>
        <w:tab/>
        <w:t xml:space="preserve">Morland C, Pettersen IJ. Translating technological change-new technology and practices in a hospital. </w:t>
      </w:r>
      <w:r w:rsidRPr="006D003E">
        <w:rPr>
          <w:rFonts w:ascii="Calibri" w:hAnsi="Calibri" w:cs="Calibri"/>
          <w:i/>
          <w:iCs/>
          <w:noProof/>
          <w:szCs w:val="24"/>
        </w:rPr>
        <w:t>Int J Product Perform</w:t>
      </w:r>
      <w:r w:rsidRPr="006D003E">
        <w:rPr>
          <w:rFonts w:ascii="Calibri" w:hAnsi="Calibri" w:cs="Calibri"/>
          <w:noProof/>
          <w:szCs w:val="24"/>
        </w:rPr>
        <w:t>. 2018;67(6):1000-1015.</w:t>
      </w:r>
    </w:p>
    <w:p w14:paraId="338EF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1. </w:t>
      </w:r>
      <w:r w:rsidRPr="006D003E">
        <w:rPr>
          <w:rFonts w:ascii="Calibri" w:hAnsi="Calibri" w:cs="Calibri"/>
          <w:noProof/>
          <w:szCs w:val="24"/>
        </w:rPr>
        <w:tab/>
        <w:t xml:space="preserve">Cresswell K, Sheikh A. Organizational issues in the implementation and adoption of health information technology innovations: An interpretative review. </w:t>
      </w:r>
      <w:r w:rsidRPr="006D003E">
        <w:rPr>
          <w:rFonts w:ascii="Calibri" w:hAnsi="Calibri" w:cs="Calibri"/>
          <w:i/>
          <w:iCs/>
          <w:noProof/>
          <w:szCs w:val="24"/>
        </w:rPr>
        <w:t>Int J Med Inform</w:t>
      </w:r>
      <w:r w:rsidRPr="006D003E">
        <w:rPr>
          <w:rFonts w:ascii="Calibri" w:hAnsi="Calibri" w:cs="Calibri"/>
          <w:noProof/>
          <w:szCs w:val="24"/>
        </w:rPr>
        <w:t>. 2013;82(5):e73-e86. doi:10.1016/j.ijmedinf.2012.10.007</w:t>
      </w:r>
    </w:p>
    <w:p w14:paraId="0FD929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2. </w:t>
      </w:r>
      <w:r w:rsidRPr="006D003E">
        <w:rPr>
          <w:rFonts w:ascii="Calibri" w:hAnsi="Calibri" w:cs="Calibri"/>
          <w:noProof/>
          <w:szCs w:val="24"/>
        </w:rPr>
        <w:tab/>
        <w:t xml:space="preserve">Wykes T, Schueller S. Why reviewing apps is not enough: Transparency for trust (T4T) principles of responsible health app marketplaces. </w:t>
      </w:r>
      <w:r w:rsidRPr="006D003E">
        <w:rPr>
          <w:rFonts w:ascii="Calibri" w:hAnsi="Calibri" w:cs="Calibri"/>
          <w:i/>
          <w:iCs/>
          <w:noProof/>
          <w:szCs w:val="24"/>
        </w:rPr>
        <w:t>J Med Internet Res</w:t>
      </w:r>
      <w:r w:rsidRPr="006D003E">
        <w:rPr>
          <w:rFonts w:ascii="Calibri" w:hAnsi="Calibri" w:cs="Calibri"/>
          <w:noProof/>
          <w:szCs w:val="24"/>
        </w:rPr>
        <w:t>. 2019;21(5). doi:10.2196/12390</w:t>
      </w:r>
    </w:p>
    <w:p w14:paraId="1923453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3. </w:t>
      </w:r>
      <w:r w:rsidRPr="006D003E">
        <w:rPr>
          <w:rFonts w:ascii="Calibri" w:hAnsi="Calibri" w:cs="Calibri"/>
          <w:noProof/>
          <w:szCs w:val="24"/>
        </w:rPr>
        <w:tab/>
        <w:t xml:space="preserve">Carayon P, Wooldridge A, Hoonakker P, Hundt AS, Kelly MM. SEIPS 3.0: Human-centered design of the patient journey for patient safety. </w:t>
      </w:r>
      <w:r w:rsidRPr="006D003E">
        <w:rPr>
          <w:rFonts w:ascii="Calibri" w:hAnsi="Calibri" w:cs="Calibri"/>
          <w:i/>
          <w:iCs/>
          <w:noProof/>
          <w:szCs w:val="24"/>
        </w:rPr>
        <w:t>Appl Ergon</w:t>
      </w:r>
      <w:r w:rsidRPr="006D003E">
        <w:rPr>
          <w:rFonts w:ascii="Calibri" w:hAnsi="Calibri" w:cs="Calibri"/>
          <w:noProof/>
          <w:szCs w:val="24"/>
        </w:rPr>
        <w:t>. 2020;84(December 2019):103033. doi:10.1016/j.apergo.2019.103033</w:t>
      </w:r>
    </w:p>
    <w:p w14:paraId="792293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4. </w:t>
      </w:r>
      <w:r w:rsidRPr="006D003E">
        <w:rPr>
          <w:rFonts w:ascii="Calibri" w:hAnsi="Calibri" w:cs="Calibri"/>
          <w:noProof/>
          <w:szCs w:val="24"/>
        </w:rPr>
        <w:tab/>
        <w:t xml:space="preserve">Arnold M, Piorkowski D, Reimer D, et al. FactSheets: Increasing trust in AI services through supplier’s declarations of conformity. </w:t>
      </w:r>
      <w:r w:rsidRPr="006D003E">
        <w:rPr>
          <w:rFonts w:ascii="Calibri" w:hAnsi="Calibri" w:cs="Calibri"/>
          <w:i/>
          <w:iCs/>
          <w:noProof/>
          <w:szCs w:val="24"/>
        </w:rPr>
        <w:t>IBM J Res Dev</w:t>
      </w:r>
      <w:r w:rsidRPr="006D003E">
        <w:rPr>
          <w:rFonts w:ascii="Calibri" w:hAnsi="Calibri" w:cs="Calibri"/>
          <w:noProof/>
          <w:szCs w:val="24"/>
        </w:rPr>
        <w:t>. 2019;63(4-5). doi:10.1147/JRD.2019.2942288</w:t>
      </w:r>
    </w:p>
    <w:p w14:paraId="3E9232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5. </w:t>
      </w:r>
      <w:r w:rsidRPr="006D003E">
        <w:rPr>
          <w:rFonts w:ascii="Calibri" w:hAnsi="Calibri" w:cs="Calibri"/>
          <w:noProof/>
          <w:szCs w:val="24"/>
        </w:rPr>
        <w:tab/>
        <w:t xml:space="preserve">Baker K, Dunwoodie E, Jones RG, et al. Process mining routinely collected electronic health records to define real-life clinical pathways during chemotherapy. </w:t>
      </w:r>
      <w:r w:rsidRPr="006D003E">
        <w:rPr>
          <w:rFonts w:ascii="Calibri" w:hAnsi="Calibri" w:cs="Calibri"/>
          <w:i/>
          <w:iCs/>
          <w:noProof/>
          <w:szCs w:val="24"/>
        </w:rPr>
        <w:t>Int J Med Inform</w:t>
      </w:r>
      <w:r w:rsidRPr="006D003E">
        <w:rPr>
          <w:rFonts w:ascii="Calibri" w:hAnsi="Calibri" w:cs="Calibri"/>
          <w:noProof/>
          <w:szCs w:val="24"/>
        </w:rPr>
        <w:t>. 2017;103:32-41. doi:10.1016/j.ijmedinf.2017.03.011</w:t>
      </w:r>
    </w:p>
    <w:p w14:paraId="09B8BF1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6. </w:t>
      </w:r>
      <w:r w:rsidRPr="006D003E">
        <w:rPr>
          <w:rFonts w:ascii="Calibri" w:hAnsi="Calibri" w:cs="Calibri"/>
          <w:noProof/>
          <w:szCs w:val="24"/>
        </w:rPr>
        <w:tab/>
        <w:t xml:space="preserve">Díaz M, Martín C, Rubio B. State-of-the-art, challenges, and open issues in the integration of Internet of things and cloud computing. </w:t>
      </w:r>
      <w:r w:rsidRPr="006D003E">
        <w:rPr>
          <w:rFonts w:ascii="Calibri" w:hAnsi="Calibri" w:cs="Calibri"/>
          <w:i/>
          <w:iCs/>
          <w:noProof/>
          <w:szCs w:val="24"/>
        </w:rPr>
        <w:t>J Netw Comput Appl</w:t>
      </w:r>
      <w:r w:rsidRPr="006D003E">
        <w:rPr>
          <w:rFonts w:ascii="Calibri" w:hAnsi="Calibri" w:cs="Calibri"/>
          <w:noProof/>
          <w:szCs w:val="24"/>
        </w:rPr>
        <w:t>. 2016;67:99-117. doi:10.1016/j.jnca.2016.01.010</w:t>
      </w:r>
    </w:p>
    <w:p w14:paraId="0F8774A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7. </w:t>
      </w:r>
      <w:r w:rsidRPr="006D003E">
        <w:rPr>
          <w:rFonts w:ascii="Calibri" w:hAnsi="Calibri" w:cs="Calibri"/>
          <w:noProof/>
          <w:szCs w:val="24"/>
        </w:rPr>
        <w:tab/>
        <w:t xml:space="preserve">Saripalle R, Runyan C, Russell M. Using HL7 FHIR to achieve interoperability in patient health record. </w:t>
      </w:r>
      <w:r w:rsidRPr="006D003E">
        <w:rPr>
          <w:rFonts w:ascii="Calibri" w:hAnsi="Calibri" w:cs="Calibri"/>
          <w:i/>
          <w:iCs/>
          <w:noProof/>
          <w:szCs w:val="24"/>
        </w:rPr>
        <w:t>J Biomed Inform</w:t>
      </w:r>
      <w:r w:rsidRPr="006D003E">
        <w:rPr>
          <w:rFonts w:ascii="Calibri" w:hAnsi="Calibri" w:cs="Calibri"/>
          <w:noProof/>
          <w:szCs w:val="24"/>
        </w:rPr>
        <w:t>. 2019;94(103188). doi:10.1016/j.jbi.2019.103188</w:t>
      </w:r>
    </w:p>
    <w:p w14:paraId="5A93E7D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8. </w:t>
      </w:r>
      <w:r w:rsidRPr="006D003E">
        <w:rPr>
          <w:rFonts w:ascii="Calibri" w:hAnsi="Calibri" w:cs="Calibri"/>
          <w:noProof/>
          <w:szCs w:val="24"/>
        </w:rPr>
        <w:tab/>
        <w:t xml:space="preserve">Roehrs A, Andr C, Righi R, Jos S, Wichman MH. Toward a Model for Personal Health Record Interoperability. </w:t>
      </w:r>
      <w:r w:rsidRPr="006D003E">
        <w:rPr>
          <w:rFonts w:ascii="Calibri" w:hAnsi="Calibri" w:cs="Calibri"/>
          <w:i/>
          <w:iCs/>
          <w:noProof/>
          <w:szCs w:val="24"/>
        </w:rPr>
        <w:t>IEEE J Biomed Heal Informatics</w:t>
      </w:r>
      <w:r w:rsidRPr="006D003E">
        <w:rPr>
          <w:rFonts w:ascii="Calibri" w:hAnsi="Calibri" w:cs="Calibri"/>
          <w:noProof/>
          <w:szCs w:val="24"/>
        </w:rPr>
        <w:t>. 2019;23(2):867-873.</w:t>
      </w:r>
    </w:p>
    <w:p w14:paraId="7731F88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9. </w:t>
      </w:r>
      <w:r w:rsidRPr="006D003E">
        <w:rPr>
          <w:rFonts w:ascii="Calibri" w:hAnsi="Calibri" w:cs="Calibri"/>
          <w:noProof/>
          <w:szCs w:val="24"/>
        </w:rPr>
        <w:tab/>
        <w:t xml:space="preserve">Hansen DP, Pang C, Maeder A. HDI: Integrating health data and tools. </w:t>
      </w:r>
      <w:r w:rsidRPr="006D003E">
        <w:rPr>
          <w:rFonts w:ascii="Calibri" w:hAnsi="Calibri" w:cs="Calibri"/>
          <w:i/>
          <w:iCs/>
          <w:noProof/>
          <w:szCs w:val="24"/>
        </w:rPr>
        <w:t>Soft Comput</w:t>
      </w:r>
      <w:r w:rsidRPr="006D003E">
        <w:rPr>
          <w:rFonts w:ascii="Calibri" w:hAnsi="Calibri" w:cs="Calibri"/>
          <w:noProof/>
          <w:szCs w:val="24"/>
        </w:rPr>
        <w:t xml:space="preserve">. </w:t>
      </w:r>
      <w:r w:rsidRPr="006D003E">
        <w:rPr>
          <w:rFonts w:ascii="Calibri" w:hAnsi="Calibri" w:cs="Calibri"/>
          <w:noProof/>
          <w:szCs w:val="24"/>
        </w:rPr>
        <w:lastRenderedPageBreak/>
        <w:t>2007;11(4):361-367. doi:10.1007/s00500-006-0090-6</w:t>
      </w:r>
    </w:p>
    <w:p w14:paraId="531809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0. </w:t>
      </w:r>
      <w:r w:rsidRPr="006D003E">
        <w:rPr>
          <w:rFonts w:ascii="Calibri" w:hAnsi="Calibri" w:cs="Calibri"/>
          <w:noProof/>
          <w:szCs w:val="24"/>
        </w:rPr>
        <w:tab/>
        <w:t xml:space="preserve">Sperrin M, Jenkins D, Martin GP, Peek N. Explicit causal reasoning is needed to prevent prognostic models being victims of their own success. </w:t>
      </w:r>
      <w:r w:rsidRPr="006D003E">
        <w:rPr>
          <w:rFonts w:ascii="Calibri" w:hAnsi="Calibri" w:cs="Calibri"/>
          <w:i/>
          <w:iCs/>
          <w:noProof/>
          <w:szCs w:val="24"/>
        </w:rPr>
        <w:t>J Am Med Informatics Assoc</w:t>
      </w:r>
      <w:r w:rsidRPr="006D003E">
        <w:rPr>
          <w:rFonts w:ascii="Calibri" w:hAnsi="Calibri" w:cs="Calibri"/>
          <w:noProof/>
          <w:szCs w:val="24"/>
        </w:rPr>
        <w:t>. 2019;26(12):1675-1676. doi:10.1093/jamia/ocz197</w:t>
      </w:r>
    </w:p>
    <w:p w14:paraId="5C26696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1. </w:t>
      </w:r>
      <w:r w:rsidRPr="006D003E">
        <w:rPr>
          <w:rFonts w:ascii="Calibri" w:hAnsi="Calibri" w:cs="Calibri"/>
          <w:noProof/>
          <w:szCs w:val="24"/>
        </w:rPr>
        <w:tab/>
        <w:t xml:space="preserve">Macrae C. Governing the safety of artificial intelligence in healthcare. </w:t>
      </w:r>
      <w:r w:rsidRPr="006D003E">
        <w:rPr>
          <w:rFonts w:ascii="Calibri" w:hAnsi="Calibri" w:cs="Calibri"/>
          <w:i/>
          <w:iCs/>
          <w:noProof/>
          <w:szCs w:val="24"/>
        </w:rPr>
        <w:t>BMJ Qual Saf</w:t>
      </w:r>
      <w:r w:rsidRPr="006D003E">
        <w:rPr>
          <w:rFonts w:ascii="Calibri" w:hAnsi="Calibri" w:cs="Calibri"/>
          <w:noProof/>
          <w:szCs w:val="24"/>
        </w:rPr>
        <w:t>. 2019;28:495-498. doi:10.1136/bmjqs-2019-009484</w:t>
      </w:r>
    </w:p>
    <w:p w14:paraId="48A6A03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2. </w:t>
      </w:r>
      <w:r w:rsidRPr="006D003E">
        <w:rPr>
          <w:rFonts w:ascii="Calibri" w:hAnsi="Calibri" w:cs="Calibri"/>
          <w:noProof/>
          <w:szCs w:val="24"/>
        </w:rPr>
        <w:tab/>
        <w:t xml:space="preserve">The European Parliment and The Council of the European Union. Council Directive 93/68/EEC of 22 July 1993. </w:t>
      </w:r>
      <w:r w:rsidRPr="006D003E">
        <w:rPr>
          <w:rFonts w:ascii="Calibri" w:hAnsi="Calibri" w:cs="Calibri"/>
          <w:i/>
          <w:iCs/>
          <w:noProof/>
          <w:szCs w:val="24"/>
        </w:rPr>
        <w:t>Off J Eur Union</w:t>
      </w:r>
      <w:r w:rsidRPr="006D003E">
        <w:rPr>
          <w:rFonts w:ascii="Calibri" w:hAnsi="Calibri" w:cs="Calibri"/>
          <w:noProof/>
          <w:szCs w:val="24"/>
        </w:rPr>
        <w:t>. 1993;68.</w:t>
      </w:r>
    </w:p>
    <w:p w14:paraId="3B5DF56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3. </w:t>
      </w:r>
      <w:r w:rsidRPr="006D003E">
        <w:rPr>
          <w:rFonts w:ascii="Calibri" w:hAnsi="Calibri" w:cs="Calibri"/>
          <w:noProof/>
          <w:szCs w:val="24"/>
        </w:rPr>
        <w:tab/>
        <w:t xml:space="preserve">Hirst A, Philippou Y, Blazeby J, et al. No Surgical Innovation Without Evaluation: Evolution and Further Development of the IDEAL Framework and Recommendations. </w:t>
      </w:r>
      <w:r w:rsidRPr="006D003E">
        <w:rPr>
          <w:rFonts w:ascii="Calibri" w:hAnsi="Calibri" w:cs="Calibri"/>
          <w:i/>
          <w:iCs/>
          <w:noProof/>
          <w:szCs w:val="24"/>
        </w:rPr>
        <w:t>Ann Surg</w:t>
      </w:r>
      <w:r w:rsidRPr="006D003E">
        <w:rPr>
          <w:rFonts w:ascii="Calibri" w:hAnsi="Calibri" w:cs="Calibri"/>
          <w:noProof/>
          <w:szCs w:val="24"/>
        </w:rPr>
        <w:t>. 2019;269(2):211-220. doi:10.1097/SLA.0000000000002794</w:t>
      </w:r>
    </w:p>
    <w:p w14:paraId="1E9BBDC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4. </w:t>
      </w:r>
      <w:r w:rsidRPr="006D003E">
        <w:rPr>
          <w:rFonts w:ascii="Calibri" w:hAnsi="Calibri" w:cs="Calibri"/>
          <w:noProof/>
          <w:szCs w:val="24"/>
        </w:rPr>
        <w:tab/>
        <w:t xml:space="preserve">Oelze I, Neeser K, Müller E. PP31 Medical Device Regulation : What Is New? </w:t>
      </w:r>
      <w:r w:rsidRPr="006D003E">
        <w:rPr>
          <w:rFonts w:ascii="Calibri" w:hAnsi="Calibri" w:cs="Calibri"/>
          <w:i/>
          <w:iCs/>
          <w:noProof/>
          <w:szCs w:val="24"/>
        </w:rPr>
        <w:t>Int J Technol Assess Health Care</w:t>
      </w:r>
      <w:r w:rsidRPr="006D003E">
        <w:rPr>
          <w:rFonts w:ascii="Calibri" w:hAnsi="Calibri" w:cs="Calibri"/>
          <w:noProof/>
          <w:szCs w:val="24"/>
        </w:rPr>
        <w:t>. 2019;35(S1):42-43. doi:10.1017/S0266462319001958</w:t>
      </w:r>
    </w:p>
    <w:p w14:paraId="57CBEA2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5. </w:t>
      </w:r>
      <w:r w:rsidRPr="006D003E">
        <w:rPr>
          <w:rFonts w:ascii="Calibri" w:hAnsi="Calibri" w:cs="Calibri"/>
          <w:noProof/>
          <w:szCs w:val="24"/>
        </w:rPr>
        <w:tab/>
        <w:t xml:space="preserve">Begun JW, Zimmerman B, Dooley K. Health Care Organizations as Complex Adaptive Systems. In: Mick SM, Wyttenbach M, eds. </w:t>
      </w:r>
      <w:r w:rsidRPr="006D003E">
        <w:rPr>
          <w:rFonts w:ascii="Calibri" w:hAnsi="Calibri" w:cs="Calibri"/>
          <w:i/>
          <w:iCs/>
          <w:noProof/>
          <w:szCs w:val="24"/>
        </w:rPr>
        <w:t>Advances in Health Care Organization Theory</w:t>
      </w:r>
      <w:r w:rsidRPr="006D003E">
        <w:rPr>
          <w:rFonts w:ascii="Calibri" w:hAnsi="Calibri" w:cs="Calibri"/>
          <w:noProof/>
          <w:szCs w:val="24"/>
        </w:rPr>
        <w:t>. 1st ed. San Francisco, CA: Jossey-Bass; 2003:253-288.</w:t>
      </w:r>
    </w:p>
    <w:p w14:paraId="44E203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6. </w:t>
      </w:r>
      <w:r w:rsidRPr="006D003E">
        <w:rPr>
          <w:rFonts w:ascii="Calibri" w:hAnsi="Calibri" w:cs="Calibri"/>
          <w:noProof/>
          <w:szCs w:val="24"/>
        </w:rPr>
        <w:tab/>
        <w:t xml:space="preserve">Weick KE. </w:t>
      </w:r>
      <w:r w:rsidRPr="006D003E">
        <w:rPr>
          <w:rFonts w:ascii="Calibri" w:hAnsi="Calibri" w:cs="Calibri"/>
          <w:i/>
          <w:iCs/>
          <w:noProof/>
          <w:szCs w:val="24"/>
        </w:rPr>
        <w:t>Sensemaking in Organizations</w:t>
      </w:r>
      <w:r w:rsidRPr="006D003E">
        <w:rPr>
          <w:rFonts w:ascii="Calibri" w:hAnsi="Calibri" w:cs="Calibri"/>
          <w:noProof/>
          <w:szCs w:val="24"/>
        </w:rPr>
        <w:t>. SAGE; 1995.</w:t>
      </w:r>
    </w:p>
    <w:p w14:paraId="2DB4D2B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7. </w:t>
      </w:r>
      <w:r w:rsidRPr="006D003E">
        <w:rPr>
          <w:rFonts w:ascii="Calibri" w:hAnsi="Calibri" w:cs="Calibri"/>
          <w:noProof/>
          <w:szCs w:val="24"/>
        </w:rPr>
        <w:tab/>
        <w:t xml:space="preserve">Mclachlan S, Potts HWW, Kudakwashe D, et al. The Heimdall framework for supporting characterisation of learning health systems. </w:t>
      </w:r>
      <w:r w:rsidRPr="006D003E">
        <w:rPr>
          <w:rFonts w:ascii="Calibri" w:hAnsi="Calibri" w:cs="Calibri"/>
          <w:i/>
          <w:iCs/>
          <w:noProof/>
          <w:szCs w:val="24"/>
        </w:rPr>
        <w:t>J Innov Heal Inf</w:t>
      </w:r>
      <w:r w:rsidRPr="006D003E">
        <w:rPr>
          <w:rFonts w:ascii="Calibri" w:hAnsi="Calibri" w:cs="Calibri"/>
          <w:noProof/>
          <w:szCs w:val="24"/>
        </w:rPr>
        <w:t>. 2018;25(2). doi:http://dx.doi.org/10.14236/jhi.v25i2.996</w:t>
      </w:r>
    </w:p>
    <w:p w14:paraId="0D0413B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8. </w:t>
      </w:r>
      <w:r w:rsidRPr="006D003E">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D003E">
        <w:rPr>
          <w:rFonts w:ascii="Calibri" w:hAnsi="Calibri" w:cs="Calibri"/>
          <w:i/>
          <w:iCs/>
          <w:noProof/>
          <w:szCs w:val="24"/>
        </w:rPr>
        <w:t>Ergonomics</w:t>
      </w:r>
      <w:r w:rsidRPr="006D003E">
        <w:rPr>
          <w:rFonts w:ascii="Calibri" w:hAnsi="Calibri" w:cs="Calibri"/>
          <w:noProof/>
          <w:szCs w:val="24"/>
        </w:rPr>
        <w:t>. 2015;58(4):548-564. doi:10.1080/00140139.2015.1015623</w:t>
      </w:r>
    </w:p>
    <w:p w14:paraId="7075228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9. </w:t>
      </w:r>
      <w:r w:rsidRPr="006D003E">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6D003E">
        <w:rPr>
          <w:rFonts w:ascii="Calibri" w:hAnsi="Calibri" w:cs="Calibri"/>
          <w:i/>
          <w:iCs/>
          <w:noProof/>
          <w:szCs w:val="24"/>
        </w:rPr>
        <w:t>J Med Internet Res</w:t>
      </w:r>
      <w:r w:rsidRPr="006D003E">
        <w:rPr>
          <w:rFonts w:ascii="Calibri" w:hAnsi="Calibri" w:cs="Calibri"/>
          <w:noProof/>
          <w:szCs w:val="24"/>
        </w:rPr>
        <w:t>. 2017;19(11). doi:10.2196/jmir.8775</w:t>
      </w:r>
    </w:p>
    <w:p w14:paraId="58BA87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0. </w:t>
      </w:r>
      <w:r w:rsidRPr="006D003E">
        <w:rPr>
          <w:rFonts w:ascii="Calibri" w:hAnsi="Calibri" w:cs="Calibri"/>
          <w:noProof/>
          <w:szCs w:val="24"/>
        </w:rPr>
        <w:tab/>
        <w:t xml:space="preserve">Haimes YY. On the Definition of Resilience in Systems. </w:t>
      </w:r>
      <w:r w:rsidRPr="006D003E">
        <w:rPr>
          <w:rFonts w:ascii="Calibri" w:hAnsi="Calibri" w:cs="Calibri"/>
          <w:i/>
          <w:iCs/>
          <w:noProof/>
          <w:szCs w:val="24"/>
        </w:rPr>
        <w:t>Risk Anal</w:t>
      </w:r>
      <w:r w:rsidRPr="006D003E">
        <w:rPr>
          <w:rFonts w:ascii="Calibri" w:hAnsi="Calibri" w:cs="Calibri"/>
          <w:noProof/>
          <w:szCs w:val="24"/>
        </w:rPr>
        <w:t>. 2009;29(4):498-501. doi:10.1111/j.1539-6924.2009.01216.x</w:t>
      </w:r>
    </w:p>
    <w:p w14:paraId="06DD1C2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1. </w:t>
      </w:r>
      <w:r w:rsidRPr="006D003E">
        <w:rPr>
          <w:rFonts w:ascii="Calibri" w:hAnsi="Calibri" w:cs="Calibri"/>
          <w:noProof/>
          <w:szCs w:val="24"/>
        </w:rPr>
        <w:tab/>
        <w:t xml:space="preserve">Morozov E. </w:t>
      </w:r>
      <w:r w:rsidRPr="006D003E">
        <w:rPr>
          <w:rFonts w:ascii="Calibri" w:hAnsi="Calibri" w:cs="Calibri"/>
          <w:i/>
          <w:iCs/>
          <w:noProof/>
          <w:szCs w:val="24"/>
        </w:rPr>
        <w:t>To Save Everything, Click Here: The Folly of Technological Solutionism</w:t>
      </w:r>
      <w:r w:rsidRPr="006D003E">
        <w:rPr>
          <w:rFonts w:ascii="Calibri" w:hAnsi="Calibri" w:cs="Calibri"/>
          <w:noProof/>
          <w:szCs w:val="24"/>
        </w:rPr>
        <w:t>. New York: PublicAffairs; 2013.</w:t>
      </w:r>
    </w:p>
    <w:p w14:paraId="6B8DD0B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2. </w:t>
      </w:r>
      <w:r w:rsidRPr="006D003E">
        <w:rPr>
          <w:rFonts w:ascii="Calibri" w:hAnsi="Calibri" w:cs="Calibri"/>
          <w:noProof/>
          <w:szCs w:val="24"/>
        </w:rPr>
        <w:tab/>
        <w:t xml:space="preserve">Maturo A. Fatism, self-monitoring and the pursuit of healthiness in the time of technological solutionism. </w:t>
      </w:r>
      <w:r w:rsidRPr="006D003E">
        <w:rPr>
          <w:rFonts w:ascii="Calibri" w:hAnsi="Calibri" w:cs="Calibri"/>
          <w:i/>
          <w:iCs/>
          <w:noProof/>
          <w:szCs w:val="24"/>
        </w:rPr>
        <w:t>Ital Sociol Rev</w:t>
      </w:r>
      <w:r w:rsidRPr="006D003E">
        <w:rPr>
          <w:rFonts w:ascii="Calibri" w:hAnsi="Calibri" w:cs="Calibri"/>
          <w:noProof/>
          <w:szCs w:val="24"/>
        </w:rPr>
        <w:t>. 2014;4(2):157-171. doi:10.13136/isr.v4i2.80</w:t>
      </w:r>
    </w:p>
    <w:p w14:paraId="3A8DFB4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3. </w:t>
      </w:r>
      <w:r w:rsidRPr="006D003E">
        <w:rPr>
          <w:rFonts w:ascii="Calibri" w:hAnsi="Calibri" w:cs="Calibri"/>
          <w:noProof/>
          <w:szCs w:val="24"/>
        </w:rPr>
        <w:tab/>
        <w:t xml:space="preserve">Gardner J, Warren N. Learning from deep brain stimulation: the fallacy of techno-solutionism and the need for ‘regimes of care.’ </w:t>
      </w:r>
      <w:r w:rsidRPr="006D003E">
        <w:rPr>
          <w:rFonts w:ascii="Calibri" w:hAnsi="Calibri" w:cs="Calibri"/>
          <w:i/>
          <w:iCs/>
          <w:noProof/>
          <w:szCs w:val="24"/>
        </w:rPr>
        <w:t>Med Heal Care Philos</w:t>
      </w:r>
      <w:r w:rsidRPr="006D003E">
        <w:rPr>
          <w:rFonts w:ascii="Calibri" w:hAnsi="Calibri" w:cs="Calibri"/>
          <w:noProof/>
          <w:szCs w:val="24"/>
        </w:rPr>
        <w:t>. 2019;22(3):363-374. doi:10.1007/s11019-018-9858-6</w:t>
      </w:r>
    </w:p>
    <w:p w14:paraId="73EE1FD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4. </w:t>
      </w:r>
      <w:r w:rsidRPr="006D003E">
        <w:rPr>
          <w:rFonts w:ascii="Calibri" w:hAnsi="Calibri" w:cs="Calibri"/>
          <w:noProof/>
          <w:szCs w:val="24"/>
        </w:rPr>
        <w:tab/>
        <w:t xml:space="preserve">Harris P, Middleton W. The illusion of control and optimism about health: On being less at risk but no more in control than others. </w:t>
      </w:r>
      <w:r w:rsidRPr="006D003E">
        <w:rPr>
          <w:rFonts w:ascii="Calibri" w:hAnsi="Calibri" w:cs="Calibri"/>
          <w:i/>
          <w:iCs/>
          <w:noProof/>
          <w:szCs w:val="24"/>
        </w:rPr>
        <w:t>Br J Soc Psychol</w:t>
      </w:r>
      <w:r w:rsidRPr="006D003E">
        <w:rPr>
          <w:rFonts w:ascii="Calibri" w:hAnsi="Calibri" w:cs="Calibri"/>
          <w:noProof/>
          <w:szCs w:val="24"/>
        </w:rPr>
        <w:t>. 1994;33:369-386.</w:t>
      </w:r>
    </w:p>
    <w:p w14:paraId="11498DA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rPr>
      </w:pPr>
      <w:r w:rsidRPr="006D003E">
        <w:rPr>
          <w:rFonts w:ascii="Calibri" w:hAnsi="Calibri" w:cs="Calibri"/>
          <w:noProof/>
          <w:szCs w:val="24"/>
        </w:rPr>
        <w:t xml:space="preserve">75. </w:t>
      </w:r>
      <w:r w:rsidRPr="006D003E">
        <w:rPr>
          <w:rFonts w:ascii="Calibri" w:hAnsi="Calibri" w:cs="Calibri"/>
          <w:noProof/>
          <w:szCs w:val="24"/>
        </w:rPr>
        <w:tab/>
        <w:t xml:space="preserve">Rae A, Provan D, Aboelssaad H, Alexander R. A manifesto for Reality-based Safety Science. </w:t>
      </w:r>
      <w:r w:rsidRPr="006D003E">
        <w:rPr>
          <w:rFonts w:ascii="Calibri" w:hAnsi="Calibri" w:cs="Calibri"/>
          <w:i/>
          <w:iCs/>
          <w:noProof/>
          <w:szCs w:val="24"/>
        </w:rPr>
        <w:t>Saf Sci</w:t>
      </w:r>
      <w:r w:rsidRPr="006D003E">
        <w:rPr>
          <w:rFonts w:ascii="Calibri" w:hAnsi="Calibri" w:cs="Calibri"/>
          <w:noProof/>
          <w:szCs w:val="24"/>
        </w:rPr>
        <w:t>. 2020;126(June). doi:10.1016/j.ssci.2020.104654</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xml:space="preserve">** FYI, tables have to be presented in this simplified </w:t>
      </w:r>
      <w:proofErr w:type="gramStart"/>
      <w:r>
        <w:t>format</w:t>
      </w:r>
      <w:proofErr w:type="gramEnd"/>
      <w:r>
        <w:t xml:space="preserve">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6ABC45B6" w:rsidR="0076332B" w:rsidRPr="0076332B" w:rsidRDefault="0076332B" w:rsidP="006D003E">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6D003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6D003E"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2F808C12" w:rsidR="0076332B" w:rsidRPr="000D2165" w:rsidRDefault="0076332B" w:rsidP="006D003E">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6D003E">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6D003E" w:rsidRPr="006D003E">
              <w:rPr>
                <w:rFonts w:ascii="Times New Roman" w:eastAsia="Times New Roman" w:hAnsi="Times New Roman" w:cs="Times New Roman"/>
                <w:bCs/>
                <w:noProof/>
                <w:sz w:val="16"/>
                <w:szCs w:val="20"/>
                <w:vertAlign w:val="superscript"/>
                <w:lang w:eastAsia="en-GB"/>
              </w:rPr>
              <w:t>33</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Jonathan Benn" w:date="2020-12-18T11:46:00Z" w:initials="JB">
    <w:p w14:paraId="2D1A93E1" w14:textId="2125326F" w:rsidR="00CE0C51" w:rsidRDefault="00CE0C51">
      <w:pPr>
        <w:pStyle w:val="CommentText"/>
      </w:pPr>
      <w:r>
        <w:rPr>
          <w:rStyle w:val="CommentReference"/>
        </w:rPr>
        <w:annotationRef/>
      </w:r>
      <w:r>
        <w:t>What does this mean?  Needs a word or two of elaboration.</w:t>
      </w:r>
    </w:p>
  </w:comment>
  <w:comment w:id="8" w:author="Jonathan Benn" w:date="2020-12-18T11:48:00Z" w:initials="JB">
    <w:p w14:paraId="2B0C8AF7" w14:textId="22F3A413" w:rsidR="00CE0C51" w:rsidRDefault="00CE0C51">
      <w:pPr>
        <w:pStyle w:val="CommentText"/>
      </w:pPr>
      <w:r>
        <w:rPr>
          <w:rStyle w:val="CommentReference"/>
        </w:rPr>
        <w:annotationRef/>
      </w:r>
      <w:r>
        <w:t xml:space="preserve">Facets of what?  I’ve suggested </w:t>
      </w:r>
      <w:r w:rsidR="00CA79D9">
        <w:t xml:space="preserve">a </w:t>
      </w:r>
      <w:proofErr w:type="gramStart"/>
      <w:r w:rsidR="00CA79D9">
        <w:t>continuation, but</w:t>
      </w:r>
      <w:proofErr w:type="gramEnd"/>
      <w:r w:rsidR="00CA79D9">
        <w:t xml:space="preserve"> try to draw it together a bit and mention safety informatics.</w:t>
      </w:r>
    </w:p>
  </w:comment>
  <w:comment w:id="16" w:author="David Jenkins" w:date="2020-12-14T14:11:00Z" w:initials="DJ">
    <w:p w14:paraId="7AB2635A" w14:textId="5616C43E" w:rsidR="00CE0C51" w:rsidRDefault="00CE0C51">
      <w:pPr>
        <w:pStyle w:val="CommentText"/>
      </w:pPr>
      <w:r>
        <w:rPr>
          <w:rStyle w:val="CommentReference"/>
        </w:rPr>
        <w:annotationRef/>
      </w:r>
      <w:r>
        <w:t>This is interesting. Indeed, as you say below, it is actually very complex and likely has unforeseeable consequences. When you mention familiar and novel applications, are you referring to the safety issue attempting to be addressed?</w:t>
      </w:r>
    </w:p>
    <w:p w14:paraId="7404D51F" w14:textId="77777777" w:rsidR="00CE0C51" w:rsidRDefault="00CE0C51">
      <w:pPr>
        <w:pStyle w:val="CommentText"/>
      </w:pPr>
      <w:r>
        <w:t xml:space="preserve">Looking at the 2x2 table my initial reaction, thinking about the context where we implement a digital technology for safety, was that it is dependent on the severity of the safety problem the intervention is used for and the current safety interventions, protocols,etc, currently used. </w:t>
      </w:r>
    </w:p>
    <w:p w14:paraId="3A846E2B" w14:textId="38897295" w:rsidR="00CE0C51" w:rsidRDefault="00CE0C51">
      <w:pPr>
        <w:pStyle w:val="CommentText"/>
      </w:pPr>
      <w:r>
        <w:t xml:space="preserve">The low risk category could </w:t>
      </w:r>
      <w:proofErr w:type="gramStart"/>
      <w:r>
        <w:t>actually be</w:t>
      </w:r>
      <w:proofErr w:type="gramEnd"/>
      <w:r>
        <w:t xml:space="preserve"> high/moderate risk if the safety problem is severe (ie life threatening) and there are already processes in place to reduce risk, even if its not novel technology/intervention.</w:t>
      </w:r>
    </w:p>
    <w:p w14:paraId="471CA2FC" w14:textId="173974EB" w:rsidR="00CE0C51" w:rsidRDefault="00CE0C51">
      <w:pPr>
        <w:pStyle w:val="CommentText"/>
      </w:pPr>
      <w:r>
        <w:t xml:space="preserve">If this is not encompassed in the categories by Markus this would likely add a third dimension to the table. Markus only discusses digital health overall but maybe the extra complexity is needed for safety? Something to think about but as I write this realise a little beyond scope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D8E243C" w14:textId="54D9970B" w:rsidR="00CE0C51" w:rsidRDefault="00CE0C51">
      <w:pPr>
        <w:pStyle w:val="CommentText"/>
      </w:pPr>
    </w:p>
  </w:comment>
  <w:comment w:id="18" w:author="Jonathan Benn" w:date="2020-12-18T12:09:00Z" w:initials="JB">
    <w:p w14:paraId="5AE8ECF7" w14:textId="77777777" w:rsidR="000B0ED5" w:rsidRDefault="009F128F">
      <w:pPr>
        <w:pStyle w:val="CommentText"/>
      </w:pPr>
      <w:r>
        <w:rPr>
          <w:rStyle w:val="CommentReference"/>
        </w:rPr>
        <w:annotationRef/>
      </w:r>
      <w:r>
        <w:t>I think fig 1 is very useful – perhaps add another sentence to explain it</w:t>
      </w:r>
      <w:r w:rsidR="000B0ED5">
        <w:t xml:space="preserve"> directly</w:t>
      </w:r>
      <w:r>
        <w:t xml:space="preserve"> </w:t>
      </w:r>
      <w:r w:rsidR="000B0ED5">
        <w:t xml:space="preserve">before you expand on the rationale </w:t>
      </w:r>
      <w:r>
        <w:t xml:space="preserve">(or in the figure caption if journal style allows for that).  </w:t>
      </w:r>
      <w:r w:rsidR="000B0ED5">
        <w:t>For example:</w:t>
      </w:r>
    </w:p>
    <w:p w14:paraId="51F11C42" w14:textId="77777777" w:rsidR="000B0ED5" w:rsidRDefault="000B0ED5">
      <w:pPr>
        <w:pStyle w:val="CommentText"/>
      </w:pPr>
    </w:p>
    <w:p w14:paraId="7FC3760D" w14:textId="77777777" w:rsidR="009F128F" w:rsidRDefault="000B0ED5">
      <w:pPr>
        <w:pStyle w:val="CommentText"/>
      </w:pPr>
      <w:r>
        <w:t>“</w:t>
      </w:r>
      <w:r w:rsidR="009F128F">
        <w:t xml:space="preserve">The intersection between the established and broad disciplines of digital technology, safety science and clinical practice give rise to applied research and practice in health informatics, patient safety and safety information systems (“safety informatics”).  It is the conceptual intersection between </w:t>
      </w:r>
      <w:r>
        <w:t>these applied fields that we propose to draw upon in the development of Patient Safety Informatics, in order to guide evolving practice and translational research.”</w:t>
      </w:r>
    </w:p>
    <w:p w14:paraId="4FB86A80" w14:textId="77777777" w:rsidR="000B0ED5" w:rsidRDefault="000B0ED5">
      <w:pPr>
        <w:pStyle w:val="CommentText"/>
      </w:pPr>
    </w:p>
    <w:p w14:paraId="6DF6C149" w14:textId="6598DC3C" w:rsidR="000B0ED5" w:rsidRDefault="000B0ED5">
      <w:pPr>
        <w:pStyle w:val="CommentText"/>
      </w:pPr>
      <w:r>
        <w:t>Alternatively, this might make for useful summary/recap in the conclusion.</w:t>
      </w:r>
    </w:p>
  </w:comment>
  <w:comment w:id="24" w:author="Jonathan Benn" w:date="2020-12-18T12:18:00Z" w:initials="JB">
    <w:p w14:paraId="72DC7426" w14:textId="4134956D" w:rsidR="000B0ED5" w:rsidRDefault="000B0ED5">
      <w:pPr>
        <w:pStyle w:val="CommentText"/>
      </w:pPr>
      <w:r>
        <w:rPr>
          <w:rStyle w:val="CommentReference"/>
        </w:rPr>
        <w:annotationRef/>
      </w:r>
      <w:r>
        <w:t>The logic of this relationship needs a little further explanation, for me.</w:t>
      </w:r>
    </w:p>
  </w:comment>
  <w:comment w:id="25" w:author="Jonathan Benn" w:date="2020-12-18T12:20:00Z" w:initials="JB">
    <w:p w14:paraId="19555D54" w14:textId="1603DC28" w:rsidR="000B0ED5" w:rsidRDefault="000B0ED5">
      <w:pPr>
        <w:pStyle w:val="CommentText"/>
      </w:pPr>
      <w:r>
        <w:rPr>
          <w:rStyle w:val="CommentReference"/>
        </w:rPr>
        <w:annotationRef/>
      </w:r>
      <w:r>
        <w:t xml:space="preserve">A bit general – can you add the Why/How? To link </w:t>
      </w:r>
      <w:proofErr w:type="gramStart"/>
      <w:r>
        <w:t>in to</w:t>
      </w:r>
      <w:proofErr w:type="gramEnd"/>
      <w:r>
        <w:t xml:space="preserve"> next paragraph</w:t>
      </w:r>
    </w:p>
  </w:comment>
  <w:comment w:id="26" w:author="Jonathan Benn" w:date="2020-12-18T12:25:00Z" w:initials="JB">
    <w:p w14:paraId="5730145B" w14:textId="1796A4E9" w:rsidR="009C6E8B" w:rsidRDefault="009C6E8B">
      <w:pPr>
        <w:pStyle w:val="CommentText"/>
      </w:pPr>
      <w:r>
        <w:rPr>
          <w:rStyle w:val="CommentReference"/>
        </w:rPr>
        <w:annotationRef/>
      </w:r>
      <w:r>
        <w:t>Important to cite James Reason’s work in this paper in connection with a systems approach, especially here.</w:t>
      </w:r>
    </w:p>
    <w:p w14:paraId="452C8186" w14:textId="77777777" w:rsidR="009C6E8B" w:rsidRDefault="009C6E8B">
      <w:pPr>
        <w:pStyle w:val="CommentText"/>
      </w:pPr>
    </w:p>
    <w:p w14:paraId="13B84907" w14:textId="4661780F" w:rsidR="009C6E8B" w:rsidRDefault="009C6E8B">
      <w:pPr>
        <w:pStyle w:val="CommentText"/>
      </w:pPr>
      <w:r w:rsidRPr="009C6E8B">
        <w:t>Reason J. Managing the risks of organizational accidents. Aldershot: Ashgate; 1997.</w:t>
      </w:r>
    </w:p>
  </w:comment>
  <w:comment w:id="27" w:author="Jonathan Benn" w:date="2020-12-18T15:45:00Z" w:initials="JB">
    <w:p w14:paraId="4E3A8EE8" w14:textId="5B51D003" w:rsidR="00CC2E99" w:rsidRDefault="00CC2E99">
      <w:pPr>
        <w:pStyle w:val="CommentText"/>
      </w:pPr>
      <w:r>
        <w:rPr>
          <w:rStyle w:val="CommentReference"/>
        </w:rPr>
        <w:annotationRef/>
      </w:r>
      <w:r>
        <w:t>I have slightly refocused this section and worked up the text a little/thinned out in other areas.  Come back to me if we need to thin the text more.</w:t>
      </w:r>
      <w:r w:rsidR="00404F8D">
        <w:t xml:space="preserve">  I’ve also integrated David’s very useful comments.</w:t>
      </w:r>
    </w:p>
  </w:comment>
  <w:comment w:id="39" w:author="David Jenkins" w:date="2020-12-14T10:10:00Z" w:initials="DJ">
    <w:p w14:paraId="605A530E" w14:textId="75856580" w:rsidR="00CE0C51" w:rsidRDefault="00CE0C51">
      <w:pPr>
        <w:pStyle w:val="CommentText"/>
      </w:pPr>
      <w:r>
        <w:rPr>
          <w:rStyle w:val="CommentReference"/>
        </w:rPr>
        <w:annotationRef/>
      </w:r>
      <w:r>
        <w:t>Not only is it trust but it also becomes more difficult to explain and some systems, for example, those developed using AI, sometimes not (easily) explainable. Not sure if this point directly fits here though.</w:t>
      </w:r>
    </w:p>
  </w:comment>
  <w:comment w:id="40" w:author="Jonathan Benn" w:date="2020-12-18T12:33:00Z" w:initials="JB">
    <w:p w14:paraId="35C18A49" w14:textId="77777777" w:rsidR="009C6E8B" w:rsidRDefault="009C6E8B">
      <w:pPr>
        <w:pStyle w:val="CommentText"/>
      </w:pPr>
      <w:r>
        <w:rPr>
          <w:rStyle w:val="CommentReference"/>
        </w:rPr>
        <w:annotationRef/>
      </w:r>
      <w:r>
        <w:t xml:space="preserve">I agree that it is not just increasing complexity that is the issue, but </w:t>
      </w:r>
      <w:r w:rsidR="00EB57FA">
        <w:t>also fundamental changes in the nature of the technologies, the functions that we expect them to fulfil and their transparency to the user/observer.</w:t>
      </w:r>
    </w:p>
    <w:p w14:paraId="09412C5B" w14:textId="74AC11E3" w:rsidR="00FE2B9F" w:rsidRDefault="00FE2B9F">
      <w:pPr>
        <w:pStyle w:val="CommentText"/>
      </w:pPr>
      <w:r>
        <w:t xml:space="preserve"> </w:t>
      </w:r>
    </w:p>
  </w:comment>
  <w:comment w:id="82" w:author="Jonathan Benn" w:date="2020-12-18T15:44:00Z" w:initials="JB">
    <w:p w14:paraId="34962CC6" w14:textId="2E911F0E" w:rsidR="00CC2E99" w:rsidRDefault="00CC2E99">
      <w:pPr>
        <w:pStyle w:val="CommentText"/>
      </w:pPr>
      <w:r>
        <w:rPr>
          <w:rStyle w:val="CommentReference"/>
        </w:rPr>
        <w:annotationRef/>
      </w:r>
      <w:r>
        <w:t>Do we mean risk assessment or diagnostic?  And presumably these are automated and embedded in technology.</w:t>
      </w:r>
    </w:p>
  </w:comment>
  <w:comment w:id="143" w:author="David Jenkins" w:date="2020-12-14T10:12:00Z" w:initials="DJ">
    <w:p w14:paraId="62BBF36D" w14:textId="77777777" w:rsidR="00CE0C51" w:rsidRDefault="00CE0C51">
      <w:pPr>
        <w:pStyle w:val="CommentText"/>
      </w:pPr>
      <w:r>
        <w:rPr>
          <w:rStyle w:val="CommentReference"/>
        </w:rPr>
        <w:annotationRef/>
      </w:r>
      <w:r>
        <w:t xml:space="preserve">I guess this links with my previous comm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5CCF3F80" w14:textId="6888B774" w:rsidR="00CE0C51" w:rsidRDefault="00CE0C51">
      <w:pPr>
        <w:pStyle w:val="CommentText"/>
      </w:pPr>
      <w:r>
        <w:t xml:space="preserve">Below you discuss fact </w:t>
      </w:r>
      <w:proofErr w:type="gramStart"/>
      <w:r>
        <w:t>sheets</w:t>
      </w:r>
      <w:proofErr w:type="gramEnd"/>
      <w:r>
        <w:t xml:space="preserve"> but I think that might be more difficult with AI compared to some other interventions/systems. GM PSTRC ran a </w:t>
      </w:r>
      <w:proofErr w:type="gramStart"/>
      <w:r>
        <w:t>citizens</w:t>
      </w:r>
      <w:proofErr w:type="gramEnd"/>
      <w:r>
        <w:t xml:space="preserve"> jury on AI and we found the jury were happy for unexplainable AI if they were robustly validated to build trust and show it to be effective. (</w:t>
      </w:r>
      <w:r w:rsidRPr="003E0FC8">
        <w:t>http://www.patientsafety.manchester.ac.uk/research/themes/safety-informatics/citizens-juries/</w:t>
      </w:r>
      <w:r>
        <w:t>)</w:t>
      </w:r>
    </w:p>
  </w:comment>
  <w:comment w:id="172" w:author="Jonathan Benn" w:date="2020-12-18T15:06:00Z" w:initials="JB">
    <w:p w14:paraId="2FA85BC1" w14:textId="48B2611E" w:rsidR="00117985" w:rsidRDefault="00117985">
      <w:pPr>
        <w:pStyle w:val="CommentText"/>
      </w:pPr>
      <w:r>
        <w:rPr>
          <w:rStyle w:val="CommentReference"/>
        </w:rPr>
        <w:annotationRef/>
      </w:r>
      <w:r>
        <w:t xml:space="preserve">Citation: </w:t>
      </w:r>
      <w:r>
        <w:rPr>
          <w:rFonts w:ascii="Segoe UI" w:hAnsi="Segoe UI" w:cs="Segoe UI"/>
          <w:color w:val="333333"/>
          <w:shd w:val="clear" w:color="auto" w:fill="FFFFFF"/>
        </w:rPr>
        <w:t>Amann, J., Blasimme, A., Vayena, E. </w:t>
      </w:r>
      <w:r>
        <w:rPr>
          <w:rFonts w:ascii="Segoe UI" w:hAnsi="Segoe UI" w:cs="Segoe UI"/>
          <w:i/>
          <w:iCs/>
          <w:color w:val="333333"/>
          <w:shd w:val="clear" w:color="auto" w:fill="FFFFFF"/>
        </w:rPr>
        <w:t>et al.</w:t>
      </w:r>
      <w:r>
        <w:rPr>
          <w:rFonts w:ascii="Segoe UI" w:hAnsi="Segoe UI" w:cs="Segoe UI"/>
          <w:color w:val="333333"/>
          <w:shd w:val="clear" w:color="auto" w:fill="FFFFFF"/>
        </w:rPr>
        <w:t> Explainability for artificial intelligence in healthcare: a multidisciplinary perspective. </w:t>
      </w:r>
      <w:r>
        <w:rPr>
          <w:rFonts w:ascii="Segoe UI" w:hAnsi="Segoe UI" w:cs="Segoe UI"/>
          <w:i/>
          <w:iCs/>
          <w:color w:val="333333"/>
          <w:shd w:val="clear" w:color="auto" w:fill="FFFFFF"/>
        </w:rPr>
        <w:t>BMC Med Inform Decis Mak</w:t>
      </w:r>
      <w:r>
        <w:rPr>
          <w:rFonts w:ascii="Segoe UI" w:hAnsi="Segoe UI" w:cs="Segoe UI"/>
          <w:color w:val="333333"/>
          <w:shd w:val="clear" w:color="auto" w:fill="FFFFFF"/>
        </w:rPr>
        <w:t> </w:t>
      </w:r>
      <w:r>
        <w:rPr>
          <w:rFonts w:ascii="Segoe UI" w:hAnsi="Segoe UI" w:cs="Segoe UI"/>
          <w:b/>
          <w:bCs/>
          <w:color w:val="333333"/>
          <w:shd w:val="clear" w:color="auto" w:fill="FFFFFF"/>
        </w:rPr>
        <w:t>20, </w:t>
      </w:r>
      <w:r>
        <w:rPr>
          <w:rFonts w:ascii="Segoe UI" w:hAnsi="Segoe UI" w:cs="Segoe UI"/>
          <w:color w:val="333333"/>
          <w:shd w:val="clear" w:color="auto" w:fill="FFFFFF"/>
        </w:rPr>
        <w:t>310 (2020). https://doi.org/10.1186/s12911-020-01332-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1A93E1" w15:done="0"/>
  <w15:commentEx w15:paraId="2B0C8AF7" w15:done="0"/>
  <w15:commentEx w15:paraId="5D8E243C" w15:done="0"/>
  <w15:commentEx w15:paraId="6DF6C149" w15:done="0"/>
  <w15:commentEx w15:paraId="72DC7426" w15:done="0"/>
  <w15:commentEx w15:paraId="19555D54" w15:done="0"/>
  <w15:commentEx w15:paraId="13B84907" w15:done="0"/>
  <w15:commentEx w15:paraId="4E3A8EE8" w15:done="0"/>
  <w15:commentEx w15:paraId="605A530E" w15:done="0"/>
  <w15:commentEx w15:paraId="09412C5B" w15:paraIdParent="605A530E" w15:done="0"/>
  <w15:commentEx w15:paraId="34962CC6" w15:done="0"/>
  <w15:commentEx w15:paraId="5CCF3F80" w15:done="0"/>
  <w15:commentEx w15:paraId="2FA85B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F113" w16cex:dateUtc="2020-12-14T14:11:00Z"/>
  <w16cex:commentExtensible w16cex:durableId="2381B87B" w16cex:dateUtc="2020-12-14T10:10:00Z"/>
  <w16cex:commentExtensible w16cex:durableId="2381B901" w16cex:dateUtc="2020-12-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A93E1" w16cid:durableId="23871514"/>
  <w16cid:commentId w16cid:paraId="2B0C8AF7" w16cid:durableId="2387158F"/>
  <w16cid:commentId w16cid:paraId="5D8E243C" w16cid:durableId="2381F113"/>
  <w16cid:commentId w16cid:paraId="6DF6C149" w16cid:durableId="23871A79"/>
  <w16cid:commentId w16cid:paraId="72DC7426" w16cid:durableId="23871CAD"/>
  <w16cid:commentId w16cid:paraId="19555D54" w16cid:durableId="23871D2B"/>
  <w16cid:commentId w16cid:paraId="13B84907" w16cid:durableId="23871E42"/>
  <w16cid:commentId w16cid:paraId="4E3A8EE8" w16cid:durableId="23874D2F"/>
  <w16cid:commentId w16cid:paraId="605A530E" w16cid:durableId="2381B87B"/>
  <w16cid:commentId w16cid:paraId="09412C5B" w16cid:durableId="23872029"/>
  <w16cid:commentId w16cid:paraId="34962CC6" w16cid:durableId="23874CE4"/>
  <w16cid:commentId w16cid:paraId="5CCF3F80" w16cid:durableId="2381B901"/>
  <w16cid:commentId w16cid:paraId="2FA85BC1" w16cid:durableId="238743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679C5" w14:textId="77777777" w:rsidR="00D34808" w:rsidRDefault="00D34808" w:rsidP="009500EF">
      <w:pPr>
        <w:spacing w:after="0" w:line="240" w:lineRule="auto"/>
      </w:pPr>
      <w:r>
        <w:separator/>
      </w:r>
    </w:p>
  </w:endnote>
  <w:endnote w:type="continuationSeparator" w:id="0">
    <w:p w14:paraId="44D9064C" w14:textId="77777777" w:rsidR="00D34808" w:rsidRDefault="00D34808" w:rsidP="009500EF">
      <w:pPr>
        <w:spacing w:after="0" w:line="240" w:lineRule="auto"/>
      </w:pPr>
      <w:r>
        <w:continuationSeparator/>
      </w:r>
    </w:p>
  </w:endnote>
  <w:endnote w:type="continuationNotice" w:id="1">
    <w:p w14:paraId="4D07955F" w14:textId="77777777" w:rsidR="00D34808" w:rsidRDefault="00D348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167856"/>
      <w:docPartObj>
        <w:docPartGallery w:val="Page Numbers (Bottom of Page)"/>
        <w:docPartUnique/>
      </w:docPartObj>
    </w:sdtPr>
    <w:sdtEndPr>
      <w:rPr>
        <w:noProof/>
      </w:rPr>
    </w:sdtEndPr>
    <w:sdtContent>
      <w:p w14:paraId="73F0CB5C" w14:textId="3FDBD719" w:rsidR="00CE0C51" w:rsidRDefault="00CE0C51">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77B67E22" w14:textId="77777777" w:rsidR="00CE0C51" w:rsidRDefault="00CE0C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F0D58" w14:textId="77777777" w:rsidR="00D34808" w:rsidRDefault="00D34808" w:rsidP="009500EF">
      <w:pPr>
        <w:spacing w:after="0" w:line="240" w:lineRule="auto"/>
      </w:pPr>
      <w:r>
        <w:separator/>
      </w:r>
    </w:p>
  </w:footnote>
  <w:footnote w:type="continuationSeparator" w:id="0">
    <w:p w14:paraId="7CD830A0" w14:textId="77777777" w:rsidR="00D34808" w:rsidRDefault="00D34808" w:rsidP="009500EF">
      <w:pPr>
        <w:spacing w:after="0" w:line="240" w:lineRule="auto"/>
      </w:pPr>
      <w:r>
        <w:continuationSeparator/>
      </w:r>
    </w:p>
  </w:footnote>
  <w:footnote w:type="continuationNotice" w:id="1">
    <w:p w14:paraId="65844DAD" w14:textId="77777777" w:rsidR="00D34808" w:rsidRDefault="00D348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Benn">
    <w15:presenceInfo w15:providerId="None" w15:userId="Jonathan Benn"/>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000F"/>
    <w:rsid w:val="00083EF7"/>
    <w:rsid w:val="00084215"/>
    <w:rsid w:val="0008502C"/>
    <w:rsid w:val="00091076"/>
    <w:rsid w:val="00095D2B"/>
    <w:rsid w:val="000A1BAC"/>
    <w:rsid w:val="000A3015"/>
    <w:rsid w:val="000A4213"/>
    <w:rsid w:val="000A4D63"/>
    <w:rsid w:val="000B0ED5"/>
    <w:rsid w:val="000B1500"/>
    <w:rsid w:val="000B2757"/>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985"/>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B7160"/>
    <w:rsid w:val="003C0537"/>
    <w:rsid w:val="003C1579"/>
    <w:rsid w:val="003C3712"/>
    <w:rsid w:val="003C6222"/>
    <w:rsid w:val="003D2BF0"/>
    <w:rsid w:val="003D3C2C"/>
    <w:rsid w:val="003D5C61"/>
    <w:rsid w:val="003E0FC8"/>
    <w:rsid w:val="003E2D52"/>
    <w:rsid w:val="003E3EB2"/>
    <w:rsid w:val="003E432A"/>
    <w:rsid w:val="003E6B64"/>
    <w:rsid w:val="003F2662"/>
    <w:rsid w:val="003F355E"/>
    <w:rsid w:val="003F4D89"/>
    <w:rsid w:val="004012EF"/>
    <w:rsid w:val="00404DCD"/>
    <w:rsid w:val="00404F8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1E8"/>
    <w:rsid w:val="0055697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A12E4"/>
    <w:rsid w:val="005A2D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0714E"/>
    <w:rsid w:val="00713797"/>
    <w:rsid w:val="00721E71"/>
    <w:rsid w:val="00726CBE"/>
    <w:rsid w:val="00731CFF"/>
    <w:rsid w:val="00732CE8"/>
    <w:rsid w:val="00735871"/>
    <w:rsid w:val="0074365C"/>
    <w:rsid w:val="00745D0A"/>
    <w:rsid w:val="007502CD"/>
    <w:rsid w:val="00751734"/>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943CF"/>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8686D"/>
    <w:rsid w:val="00897400"/>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079A"/>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C6E8B"/>
    <w:rsid w:val="009D012B"/>
    <w:rsid w:val="009D0ABB"/>
    <w:rsid w:val="009D0DA8"/>
    <w:rsid w:val="009D222D"/>
    <w:rsid w:val="009D34D2"/>
    <w:rsid w:val="009D3810"/>
    <w:rsid w:val="009D445B"/>
    <w:rsid w:val="009E6042"/>
    <w:rsid w:val="009E78CA"/>
    <w:rsid w:val="009F128F"/>
    <w:rsid w:val="009F5FA8"/>
    <w:rsid w:val="009F6D3C"/>
    <w:rsid w:val="00A00F6B"/>
    <w:rsid w:val="00A01C74"/>
    <w:rsid w:val="00A14615"/>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62D4"/>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A79D9"/>
    <w:rsid w:val="00CB1C67"/>
    <w:rsid w:val="00CB298F"/>
    <w:rsid w:val="00CB61D2"/>
    <w:rsid w:val="00CC0AED"/>
    <w:rsid w:val="00CC11BB"/>
    <w:rsid w:val="00CC2E99"/>
    <w:rsid w:val="00CC5C52"/>
    <w:rsid w:val="00CD22BC"/>
    <w:rsid w:val="00CD57FA"/>
    <w:rsid w:val="00CD717D"/>
    <w:rsid w:val="00CD7852"/>
    <w:rsid w:val="00CE0C51"/>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34808"/>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0728E"/>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572C"/>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4D45"/>
    <w:rsid w:val="00E95698"/>
    <w:rsid w:val="00E956B3"/>
    <w:rsid w:val="00E971A6"/>
    <w:rsid w:val="00E97300"/>
    <w:rsid w:val="00EA005F"/>
    <w:rsid w:val="00EA09ED"/>
    <w:rsid w:val="00EA0ACB"/>
    <w:rsid w:val="00EA645D"/>
    <w:rsid w:val="00EA677C"/>
    <w:rsid w:val="00EA68D7"/>
    <w:rsid w:val="00EB3F27"/>
    <w:rsid w:val="00EB41D2"/>
    <w:rsid w:val="00EB57FA"/>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0E20"/>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2B9F"/>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F40E20"/>
    <w:pPr>
      <w:keepNext/>
      <w:keepLines/>
      <w:spacing w:after="0" w:line="240" w:lineRule="auto"/>
      <w:outlineLvl w:val="1"/>
      <w:pPrChange w:id="0" w:author="Jonathan Benn" w:date="2020-12-18T14:57:00Z">
        <w:pPr>
          <w:keepNext/>
          <w:keepLines/>
          <w:spacing w:before="40" w:line="259" w:lineRule="auto"/>
          <w:outlineLvl w:val="1"/>
        </w:pPr>
      </w:pPrChange>
    </w:pPr>
    <w:rPr>
      <w:rFonts w:asciiTheme="majorHAnsi" w:eastAsiaTheme="majorEastAsia" w:hAnsiTheme="majorHAnsi" w:cstheme="majorBidi"/>
      <w:sz w:val="26"/>
      <w:szCs w:val="26"/>
      <w:rPrChange w:id="0" w:author="Jonathan Benn" w:date="2020-12-18T14:57:00Z">
        <w:rPr>
          <w:rFonts w:asciiTheme="majorHAnsi" w:eastAsiaTheme="majorEastAsia" w:hAnsiTheme="majorHAnsi" w:cstheme="majorBidi"/>
          <w:sz w:val="26"/>
          <w:szCs w:val="26"/>
          <w:lang w:val="en-GB" w:eastAsia="en-US" w:bidi="ar-SA"/>
        </w:rPr>
      </w:rPrChange>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E20"/>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44D57C0-4024-4F3C-A0D0-AE0049937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6</Pages>
  <Words>31635</Words>
  <Characters>180322</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Jonathan Benn</cp:lastModifiedBy>
  <cp:revision>13</cp:revision>
  <dcterms:created xsi:type="dcterms:W3CDTF">2020-12-14T14:03:00Z</dcterms:created>
  <dcterms:modified xsi:type="dcterms:W3CDTF">2020-12-1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